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8A6036" w14:textId="511AD246"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r w:rsidR="00414739">
        <w:rPr>
          <w:i/>
        </w:rPr>
        <w:t xml:space="preserve">Methanococcus maripaludis S2 </w:t>
      </w:r>
    </w:p>
    <w:p w14:paraId="6499E696" w14:textId="002FC5DB" w:rsidR="00BF524A" w:rsidRPr="003B14E8" w:rsidRDefault="00BF524A" w:rsidP="00BF524A">
      <w:pPr>
        <w:spacing w:line="480" w:lineRule="auto"/>
        <w:rPr>
          <w:rFonts w:cs="Times New Roman"/>
          <w:b/>
        </w:rPr>
      </w:pPr>
      <w:r w:rsidRPr="003B14E8">
        <w:rPr>
          <w:rFonts w:cs="Times New Roman"/>
          <w:b/>
        </w:rPr>
        <w:t>Matthew A. Richards</w:t>
      </w:r>
      <w:r w:rsidRPr="003B14E8">
        <w:rPr>
          <w:rFonts w:cs="Times New Roman"/>
          <w:b/>
          <w:vertAlign w:val="superscript"/>
        </w:rPr>
        <w:t>1</w:t>
      </w:r>
      <w:proofErr w:type="gramStart"/>
      <w:r w:rsidRPr="003B14E8">
        <w:rPr>
          <w:rFonts w:cs="Times New Roman"/>
          <w:b/>
          <w:vertAlign w:val="superscript"/>
        </w:rPr>
        <w:t>,2</w:t>
      </w:r>
      <w:proofErr w:type="gramEnd"/>
      <w:r w:rsidRPr="003B14E8">
        <w:rPr>
          <w:rFonts w:cs="Times New Roman"/>
          <w:b/>
        </w:rPr>
        <w:t xml:space="preserve">, </w:t>
      </w:r>
      <w:r>
        <w:rPr>
          <w:rFonts w:cs="Times New Roman"/>
          <w:b/>
        </w:rPr>
        <w:t>Thomas J. Lie</w:t>
      </w:r>
      <w:r w:rsidR="00A562C0">
        <w:rPr>
          <w:rFonts w:cs="Times New Roman"/>
          <w:b/>
          <w:vertAlign w:val="superscript"/>
        </w:rPr>
        <w:t>3</w:t>
      </w:r>
      <w:r w:rsidRPr="003B14E8">
        <w:rPr>
          <w:rFonts w:cs="Times New Roman"/>
          <w:b/>
        </w:rPr>
        <w:t xml:space="preserve">, </w:t>
      </w:r>
      <w:r w:rsidR="00A562C0">
        <w:rPr>
          <w:rFonts w:cs="Times New Roman"/>
          <w:b/>
        </w:rPr>
        <w:t>Juan Zhang</w:t>
      </w:r>
      <w:r w:rsidR="00A562C0">
        <w:rPr>
          <w:rFonts w:cs="Times New Roman"/>
          <w:b/>
          <w:vertAlign w:val="superscript"/>
        </w:rPr>
        <w:t>4</w:t>
      </w:r>
      <w:r w:rsidR="00A562C0" w:rsidRPr="003B14E8">
        <w:rPr>
          <w:rFonts w:cs="Times New Roman"/>
          <w:b/>
        </w:rPr>
        <w:t xml:space="preserve">, </w:t>
      </w:r>
      <w:r>
        <w:rPr>
          <w:rFonts w:cs="Times New Roman"/>
          <w:b/>
        </w:rPr>
        <w:t>John A. Leigh</w:t>
      </w:r>
      <w:r w:rsidR="00A562C0">
        <w:rPr>
          <w:rFonts w:cs="Times New Roman"/>
          <w:b/>
          <w:vertAlign w:val="superscript"/>
        </w:rPr>
        <w:t>3</w:t>
      </w:r>
      <w:r>
        <w:rPr>
          <w:rFonts w:cs="Times New Roman"/>
          <w:b/>
        </w:rPr>
        <w:t>*</w:t>
      </w:r>
      <w:r w:rsidRPr="003B14E8">
        <w:rPr>
          <w:rFonts w:cs="Times New Roman"/>
          <w:b/>
        </w:rPr>
        <w:t>, Nathan D. Price</w:t>
      </w:r>
      <w:r w:rsidRPr="003B14E8">
        <w:rPr>
          <w:rFonts w:cs="Times New Roman"/>
          <w:b/>
          <w:vertAlign w:val="superscript"/>
        </w:rPr>
        <w:t>2</w:t>
      </w:r>
      <w:r w:rsidRPr="003B14E8">
        <w:rPr>
          <w:rFonts w:cs="Times New Roman"/>
          <w:b/>
        </w:rPr>
        <w:t>*</w:t>
      </w:r>
    </w:p>
    <w:p w14:paraId="7F2FE2C7"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1</w:t>
      </w:r>
      <w:r w:rsidRPr="003B14E8">
        <w:rPr>
          <w:rFonts w:cs="Times New Roman"/>
          <w:color w:val="000000"/>
          <w:sz w:val="20"/>
          <w:szCs w:val="20"/>
          <w:shd w:val="clear" w:color="auto" w:fill="FFFFFF"/>
        </w:rPr>
        <w:t>Department of Chemical and Biomolecular Engineering, University of Illinois at Urbana-Champaign, Urbana, IL USA</w:t>
      </w:r>
    </w:p>
    <w:p w14:paraId="6B1BE7C6"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2</w:t>
      </w:r>
      <w:r w:rsidRPr="003B14E8">
        <w:rPr>
          <w:rFonts w:cs="Times New Roman"/>
          <w:color w:val="000000"/>
          <w:sz w:val="20"/>
          <w:szCs w:val="20"/>
          <w:shd w:val="clear" w:color="auto" w:fill="FFFFFF"/>
        </w:rPr>
        <w:t>Institute for Systems Biology, Seattle, WA, USA</w:t>
      </w:r>
    </w:p>
    <w:p w14:paraId="28977DF5" w14:textId="37137109" w:rsidR="00BF524A" w:rsidRDefault="00BF524A" w:rsidP="00BF524A">
      <w:pPr>
        <w:spacing w:line="480" w:lineRule="auto"/>
        <w:rPr>
          <w:rFonts w:cs="Times New Roman"/>
          <w:color w:val="000000"/>
          <w:sz w:val="20"/>
          <w:szCs w:val="20"/>
          <w:shd w:val="clear" w:color="auto" w:fill="FFFFFF"/>
        </w:rPr>
      </w:pPr>
      <w:r w:rsidRPr="003B14E8">
        <w:rPr>
          <w:rFonts w:cs="Times New Roman"/>
          <w:color w:val="000000"/>
          <w:sz w:val="20"/>
          <w:szCs w:val="20"/>
          <w:shd w:val="clear" w:color="auto" w:fill="FFFFFF"/>
          <w:vertAlign w:val="superscript"/>
        </w:rPr>
        <w:t>3</w:t>
      </w:r>
      <w:r w:rsidR="00A562C0">
        <w:rPr>
          <w:rFonts w:cs="Times New Roman"/>
          <w:color w:val="000000"/>
          <w:sz w:val="20"/>
          <w:szCs w:val="20"/>
          <w:shd w:val="clear" w:color="auto" w:fill="FFFFFF"/>
        </w:rPr>
        <w:t>Department of Microbiology, University of Washington, Seattle, WA, USA</w:t>
      </w:r>
    </w:p>
    <w:p w14:paraId="2595660C" w14:textId="1E4879B8" w:rsidR="00A562C0" w:rsidRDefault="00BF524A" w:rsidP="00A562C0">
      <w:pPr>
        <w:spacing w:line="480" w:lineRule="auto"/>
        <w:rPr>
          <w:rFonts w:cs="Times New Roman"/>
          <w:color w:val="000000"/>
          <w:sz w:val="20"/>
          <w:szCs w:val="20"/>
          <w:shd w:val="clear" w:color="auto" w:fill="FFFFFF"/>
        </w:rPr>
      </w:pPr>
      <w:r w:rsidRPr="00BF524A">
        <w:rPr>
          <w:rFonts w:cs="Times New Roman"/>
          <w:color w:val="000000"/>
          <w:sz w:val="20"/>
          <w:szCs w:val="20"/>
          <w:shd w:val="clear" w:color="auto" w:fill="FFFFFF"/>
          <w:vertAlign w:val="superscript"/>
        </w:rPr>
        <w:t>4</w:t>
      </w:r>
      <w:r w:rsidR="00A562C0">
        <w:rPr>
          <w:rFonts w:cs="Times New Roman"/>
          <w:color w:val="000000"/>
          <w:sz w:val="20"/>
          <w:szCs w:val="20"/>
          <w:shd w:val="clear" w:color="auto" w:fill="FFFFFF"/>
        </w:rPr>
        <w:t>Jiangnan University, China</w:t>
      </w:r>
    </w:p>
    <w:p w14:paraId="4F64352D" w14:textId="77777777" w:rsidR="00414739" w:rsidRPr="005B2988" w:rsidRDefault="00BF524A" w:rsidP="005B2988">
      <w:pPr>
        <w:spacing w:line="480" w:lineRule="auto"/>
        <w:rPr>
          <w:rFonts w:cs="Times New Roman"/>
          <w:sz w:val="20"/>
          <w:szCs w:val="20"/>
        </w:rPr>
      </w:pPr>
      <w:r w:rsidRPr="003B14E8">
        <w:rPr>
          <w:rFonts w:cs="Times New Roman"/>
          <w:color w:val="000000"/>
          <w:sz w:val="20"/>
          <w:szCs w:val="20"/>
          <w:shd w:val="clear" w:color="auto" w:fill="FFFFFF"/>
        </w:rPr>
        <w:t>*Corresponding author</w:t>
      </w:r>
      <w:r>
        <w:rPr>
          <w:rFonts w:cs="Times New Roman"/>
          <w:color w:val="000000"/>
          <w:sz w:val="20"/>
          <w:szCs w:val="20"/>
          <w:shd w:val="clear" w:color="auto" w:fill="FFFFFF"/>
        </w:rPr>
        <w:t>s</w:t>
      </w:r>
      <w:r w:rsidRPr="003B14E8">
        <w:rPr>
          <w:rFonts w:cs="Times New Roman"/>
          <w:color w:val="000000"/>
          <w:sz w:val="20"/>
          <w:szCs w:val="20"/>
          <w:shd w:val="clear" w:color="auto" w:fill="FFFFFF"/>
        </w:rPr>
        <w:t xml:space="preserve">: </w:t>
      </w:r>
      <w:hyperlink r:id="rId9" w:history="1">
        <w:r w:rsidRPr="00432CE9">
          <w:rPr>
            <w:rStyle w:val="Hyperlink"/>
            <w:rFonts w:cs="Times New Roman"/>
            <w:sz w:val="20"/>
            <w:szCs w:val="20"/>
            <w:shd w:val="clear" w:color="auto" w:fill="FFFFFF"/>
          </w:rPr>
          <w:t>nprice@systemsbiology.org</w:t>
        </w:r>
      </w:hyperlink>
      <w:r>
        <w:rPr>
          <w:rFonts w:cs="Times New Roman"/>
          <w:color w:val="000000"/>
          <w:sz w:val="20"/>
          <w:szCs w:val="20"/>
          <w:shd w:val="clear" w:color="auto" w:fill="FFFFFF"/>
        </w:rPr>
        <w:t xml:space="preserve">, </w:t>
      </w:r>
      <w:hyperlink r:id="rId10" w:history="1">
        <w:r w:rsidRPr="00432CE9">
          <w:rPr>
            <w:rStyle w:val="Hyperlink"/>
            <w:rFonts w:cs="Times New Roman"/>
            <w:sz w:val="20"/>
            <w:szCs w:val="20"/>
            <w:shd w:val="clear" w:color="auto" w:fill="FFFFFF"/>
          </w:rPr>
          <w:t>leighj@u.washington.edu</w:t>
        </w:r>
      </w:hyperlink>
      <w:r>
        <w:rPr>
          <w:rFonts w:cs="Times New Roman"/>
          <w:color w:val="000000"/>
          <w:sz w:val="20"/>
          <w:szCs w:val="20"/>
          <w:shd w:val="clear" w:color="auto" w:fill="FFFFFF"/>
        </w:rPr>
        <w:t xml:space="preserve"> </w:t>
      </w:r>
      <w:r w:rsidR="00414739">
        <w:br w:type="page"/>
      </w:r>
    </w:p>
    <w:p w14:paraId="0661BDF5" w14:textId="6CF6DD4A" w:rsidR="00D35B0B" w:rsidRDefault="00D35B0B" w:rsidP="00D35B0B">
      <w:pPr>
        <w:pStyle w:val="Heading1"/>
      </w:pPr>
      <w:r>
        <w:lastRenderedPageBreak/>
        <w:t>Abstract</w:t>
      </w:r>
    </w:p>
    <w:p w14:paraId="559443E9" w14:textId="0EA1B8C9" w:rsidR="00D35B0B" w:rsidRPr="00D35B0B" w:rsidRDefault="00D35B0B" w:rsidP="005F2447">
      <w:pPr>
        <w:spacing w:line="480" w:lineRule="auto"/>
      </w:pPr>
      <w:r>
        <w:t xml:space="preserve">Hydrogenotrophic methanogenesis occurs in multiple environments ranging from the rumen of multicellular organisms to marine environments and hot springs. </w:t>
      </w:r>
      <w:r w:rsidR="00651B46">
        <w:t xml:space="preserve">In this work we focus on </w:t>
      </w:r>
      <w:r w:rsidR="00651B46">
        <w:rPr>
          <w:i/>
        </w:rPr>
        <w:t>Methanococcus maripaludis</w:t>
      </w:r>
      <w:r w:rsidR="00651B46">
        <w:t>, a well-studied hydrogenotrophic marine methanogen.</w:t>
      </w:r>
      <w:r w:rsidR="00651B46">
        <w:rPr>
          <w:i/>
        </w:rPr>
        <w:t xml:space="preserve"> </w:t>
      </w:r>
      <w:r w:rsidR="002A1DF2">
        <w:t>Energy c</w:t>
      </w:r>
      <w:r w:rsidR="00B806A5">
        <w:t>onservation in this organism had</w:t>
      </w:r>
      <w:r w:rsidR="002A1DF2">
        <w:t xml:space="preserve"> long been a mystery; o</w:t>
      </w:r>
      <w:r w:rsidR="00651B46">
        <w:t xml:space="preserve">nly recently, it was reported that </w:t>
      </w:r>
      <w:r w:rsidR="002A1DF2">
        <w:t>it</w:t>
      </w:r>
      <w:r w:rsidR="00651B46">
        <w:t xml:space="preserve"> gains </w:t>
      </w:r>
      <w:r w:rsidR="002A1DF2">
        <w:t xml:space="preserve">energy for growth via electron bifurcation, thriving </w:t>
      </w:r>
      <w:r w:rsidR="00651B46">
        <w:t xml:space="preserve">despite the lack of sufficient coupling sites. To better understand its metabolism and compare it with other methanogens that utilize </w:t>
      </w:r>
      <w:r w:rsidR="002A1DF2">
        <w:t>a</w:t>
      </w:r>
      <w:r w:rsidR="00651B46">
        <w:t xml:space="preserve"> traditional chemiosmotic mode of energy conversation, we have built </w:t>
      </w:r>
      <w:r w:rsidR="00B25F12">
        <w:t>iMR540</w:t>
      </w:r>
      <w:r w:rsidR="00651B46">
        <w:t>, a genome scale metab</w:t>
      </w:r>
      <w:r w:rsidR="002A1DF2">
        <w:t>olic reconstruction that account</w:t>
      </w:r>
      <w:r w:rsidR="00651B46">
        <w:t xml:space="preserve">s for 539 of its 1722 protein-coding genes. </w:t>
      </w:r>
      <w:r w:rsidR="002A1DF2">
        <w:t xml:space="preserve">Our reconstructed network uses recent literature to not only portray the central electron bifurcation reaction, but also incorporate vital biosynthesis </w:t>
      </w:r>
      <w:r w:rsidR="005F2447">
        <w:t xml:space="preserve">and assimilation </w:t>
      </w:r>
      <w:r w:rsidR="002A1DF2">
        <w:t xml:space="preserve">pathways, including unique cofactor and coenzyme syntheses. We show that our distinct methanogenic pathway allows us to </w:t>
      </w:r>
      <w:r w:rsidR="00B03AFC">
        <w:t>accurately replicate experimental growth and gene knockout data. Furthermore, we use our reconstruction to probe into</w:t>
      </w:r>
      <w:r w:rsidR="00B806A5">
        <w:t xml:space="preserve"> the implications of bifurcation by showing its essentiality in </w:t>
      </w:r>
      <w:r w:rsidR="005F2447">
        <w:t xml:space="preserve">the absence of membrane-bound coupling sites </w:t>
      </w:r>
      <w:r w:rsidR="00B806A5">
        <w:t>and investigating the effects of ferredoxin</w:t>
      </w:r>
      <w:r w:rsidR="00B03AFC">
        <w:t xml:space="preserve"> </w:t>
      </w:r>
      <w:r w:rsidR="00B806A5">
        <w:t>specificity</w:t>
      </w:r>
      <w:r w:rsidR="005F2447">
        <w:t xml:space="preserve"> on the network</w:t>
      </w:r>
      <w:r w:rsidR="00B806A5">
        <w:t xml:space="preserve">. </w:t>
      </w:r>
      <w:r w:rsidR="00B03AFC">
        <w:t>Additionally, we demonstrate a novel method of applying</w:t>
      </w:r>
      <w:r w:rsidR="009E4183">
        <w:t xml:space="preserve"> thermodynamic constraints </w:t>
      </w:r>
      <w:r w:rsidR="00B03AFC">
        <w:t xml:space="preserve">to a metabolic model to quickly estimate overall organism free energy. Finally, we describe a reconstruction-specific computational toolbox we created to improve usability. Together, our results provide a computational network for exploring hydrogenotrophic methanogenesis and </w:t>
      </w:r>
      <w:r w:rsidR="00B806A5">
        <w:t>confirm the importance of electron bifurcation in this process.</w:t>
      </w:r>
    </w:p>
    <w:p w14:paraId="5512C123" w14:textId="5CEC56D4" w:rsidR="00D35B0B" w:rsidRDefault="00D35B0B" w:rsidP="00D35B0B">
      <w:pPr>
        <w:pStyle w:val="Heading1"/>
      </w:pPr>
      <w:r>
        <w:t>Importance</w:t>
      </w:r>
    </w:p>
    <w:p w14:paraId="3CE84159" w14:textId="53112B7E" w:rsidR="009E4183" w:rsidRPr="001143B5" w:rsidRDefault="001143B5" w:rsidP="005F2447">
      <w:pPr>
        <w:spacing w:line="480" w:lineRule="auto"/>
      </w:pPr>
      <w:r>
        <w:t xml:space="preserve">Understanding and applying hydrogenotrophic methanogenesis could be </w:t>
      </w:r>
      <w:proofErr w:type="gramStart"/>
      <w:r>
        <w:t>key</w:t>
      </w:r>
      <w:proofErr w:type="gramEnd"/>
      <w:r>
        <w:t xml:space="preserve"> to developing new bio-energy technologies around methane gas. </w:t>
      </w:r>
      <w:r w:rsidR="009E4183">
        <w:t xml:space="preserve">Although </w:t>
      </w:r>
      <w:proofErr w:type="gramStart"/>
      <w:r w:rsidR="002A1DF2">
        <w:t>a significant</w:t>
      </w:r>
      <w:proofErr w:type="gramEnd"/>
      <w:r w:rsidR="002A1DF2">
        <w:t xml:space="preserve"> portion</w:t>
      </w:r>
      <w:r w:rsidR="009E4183">
        <w:t xml:space="preserve"> </w:t>
      </w:r>
      <w:r>
        <w:t xml:space="preserve">biological methane </w:t>
      </w:r>
      <w:r>
        <w:lastRenderedPageBreak/>
        <w:t xml:space="preserve">is generated through this pathway, </w:t>
      </w:r>
      <w:r w:rsidR="009E4183">
        <w:t xml:space="preserve">existing methanogen models </w:t>
      </w:r>
      <w:r>
        <w:t xml:space="preserve">portray more traditional energy conservation mechanisms found in other methanogens. We have constructed a genome-scale metabolic network of </w:t>
      </w:r>
      <w:r>
        <w:rPr>
          <w:i/>
        </w:rPr>
        <w:t xml:space="preserve">Methanococcus maripaludis </w:t>
      </w:r>
      <w:r>
        <w:t xml:space="preserve">that explicitly shows this environmentally-ubiquitous process, including energy conservation through electron bifurcation. Our reconstruction demonstrates the importance of bifurcation in central metabolism, providing </w:t>
      </w:r>
      <w:r w:rsidR="002A1DF2">
        <w:t xml:space="preserve">both </w:t>
      </w:r>
      <w:r>
        <w:t xml:space="preserve">a window into </w:t>
      </w:r>
      <w:r w:rsidR="002A1DF2">
        <w:t xml:space="preserve">hydrogenotrophic methanogenesis and a hypothesis-generating platform to fuel metabolic engineering efforts. </w:t>
      </w:r>
    </w:p>
    <w:p w14:paraId="07ECBC06" w14:textId="7E86C931" w:rsidR="00D35B0B" w:rsidRDefault="00414739">
      <w:r>
        <w:br w:type="page"/>
      </w:r>
    </w:p>
    <w:p w14:paraId="6F84DB2F" w14:textId="77777777" w:rsidR="00BF524A" w:rsidRDefault="00414739" w:rsidP="00BF524A">
      <w:pPr>
        <w:pStyle w:val="Heading1"/>
      </w:pPr>
      <w:r>
        <w:lastRenderedPageBreak/>
        <w:t>Introduction</w:t>
      </w:r>
    </w:p>
    <w:p w14:paraId="42DF51AC" w14:textId="26D9449A" w:rsidR="00C127EB" w:rsidRDefault="00F316DF" w:rsidP="00586344">
      <w:pPr>
        <w:spacing w:line="480" w:lineRule="auto"/>
      </w:pPr>
      <w:r>
        <w:t>Methane</w:t>
      </w:r>
      <w:r w:rsidR="002607EE">
        <w:t xml:space="preserve"> </w:t>
      </w:r>
      <w:r>
        <w:t xml:space="preserve">plays a critical role in the global carbon cycle </w:t>
      </w:r>
      <w:r w:rsidR="00B42019">
        <w:t>and</w:t>
      </w:r>
      <w:r>
        <w:t xml:space="preserve"> </w:t>
      </w:r>
      <w:r w:rsidR="000D63C1">
        <w:t xml:space="preserve">as a greenhouse gas, </w:t>
      </w:r>
      <w:r w:rsidR="0051683C">
        <w:t>is</w:t>
      </w:r>
      <w:r>
        <w:t xml:space="preserve"> </w:t>
      </w:r>
      <w:r w:rsidR="008C0862">
        <w:t>21 times</w:t>
      </w:r>
      <w:r w:rsidR="005B2988">
        <w:t xml:space="preserve"> more potent </w:t>
      </w:r>
      <w:r w:rsidR="00940402">
        <w:t xml:space="preserve">than </w:t>
      </w:r>
      <w:r w:rsidR="005B2988">
        <w:t xml:space="preserve">carbon dioxide </w:t>
      </w:r>
      <w:r w:rsidR="005B2988">
        <w:fldChar w:fldCharType="begin"/>
      </w:r>
      <w:r w:rsidR="00571EEA">
        <w:instrText xml:space="preserve"> ADDIN ZOTERO_ITEM CSL_CITATION {"citationID":"ajcYwuGk","properties":{"formattedCitation":"(1)","plainCitation":"(1)"},"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5B2988">
        <w:fldChar w:fldCharType="separate"/>
      </w:r>
      <w:r w:rsidR="00B65741" w:rsidRPr="00B65741">
        <w:rPr>
          <w:rFonts w:cs="Times New Roman"/>
        </w:rPr>
        <w:t>(1)</w:t>
      </w:r>
      <w:r w:rsidR="005B2988">
        <w:fldChar w:fldCharType="end"/>
      </w:r>
      <w:r w:rsidR="00627847">
        <w:t xml:space="preserve"> in </w:t>
      </w:r>
      <w:r w:rsidR="003512E9">
        <w:t>absorbing and emitting energy</w:t>
      </w:r>
      <w:r w:rsidR="0051683C">
        <w:t>.</w:t>
      </w:r>
      <w:r w:rsidR="00673E4C">
        <w:t xml:space="preserve"> </w:t>
      </w:r>
      <w:r w:rsidR="002670AD">
        <w:t>Additionally</w:t>
      </w:r>
      <w:r w:rsidR="00627847">
        <w:t>, i</w:t>
      </w:r>
      <w:r w:rsidR="00046038">
        <w:t>t is a candidate bridge fuel</w:t>
      </w:r>
      <w:r w:rsidR="0026382C">
        <w:t xml:space="preserve"> </w:t>
      </w:r>
      <w:r w:rsidR="0026382C">
        <w:fldChar w:fldCharType="begin"/>
      </w:r>
      <w:r w:rsidR="00571EEA">
        <w:instrText xml:space="preserve"> ADDIN ZOTERO_ITEM CSL_CITATION {"citationID":"264k9f24me","properties":{"formattedCitation":"(2)","plainCitation":"(2)"},"citationItems":[{"id":440,"uris":["http://zotero.org/users/2565720/items/HM45N4HG"],"uri":["http://zotero.org/users/2565720/items/HM45N4HG"],"itemData":{"id":440,"type":"article-journal","title":"Climate consequences of natural gas as a bridge fuel","container-title":"Climatic Change","page":"609-623","volume":"118","issue":"3-4","source":"link.springer.com","abstract":"Many have recently speculated that natural gas might become a “bridge fuel”, smoothing a transition of the global energy system from fossil fuels to zero carbon energy by temporarily offsetting the decline in coal use. Others have contended that such a bridge is incompatible with oft-discussed climate objectives and that methane leakage from natural gas system may eliminate any advantage that natural gas has over coal. Yet global climate stabilization scenarios where natural gas provides a substantial bridge are generally absent from the literature, making study of gas as a bridge fuel difficult. Here we construct a family of such scenarios and study some of their properties. In the context of the most ambitious stabilization objectives (450 ppm CO2), and absent carbon capture and sequestration, a natural gas bridge is of limited direct emissions-reducing value, since that bridge must be short. Natural gas can, however, play a more important role in the context of more modest but still stringent objectives (550 ppm CO2), which are compatible with longer natural gas bridges. Further, contrary to recent claims, methane leakage from natural gas operations is unlikely to strongly undermine the climate benefits of substituting gas for coal in the context of bridge fuel scenarios.","DOI":"10.1007/s10584-012-0658-3","ISSN":"0165-0009, 1573-1480","journalAbbreviation":"Climatic Change","language":"en","author":[{"family":"Levi","given":"Michael"}],"issued":{"date-parts":[["2013",1,3]]}}}],"schema":"https://github.com/citation-style-language/schema/raw/master/csl-citation.json"} </w:instrText>
      </w:r>
      <w:r w:rsidR="0026382C">
        <w:fldChar w:fldCharType="separate"/>
      </w:r>
      <w:r w:rsidR="00B65741" w:rsidRPr="00B65741">
        <w:rPr>
          <w:rFonts w:cs="Times New Roman"/>
        </w:rPr>
        <w:t>(2)</w:t>
      </w:r>
      <w:r w:rsidR="0026382C">
        <w:fldChar w:fldCharType="end"/>
      </w:r>
      <w:r w:rsidR="00046038">
        <w:t xml:space="preserve"> </w:t>
      </w:r>
      <w:r w:rsidR="002670AD">
        <w:t xml:space="preserve">because </w:t>
      </w:r>
      <w:r w:rsidR="00941981">
        <w:t xml:space="preserve">it burns comparatively cleaner </w:t>
      </w:r>
      <w:r w:rsidR="00046038">
        <w:t>than</w:t>
      </w:r>
      <w:r w:rsidR="002670AD">
        <w:t xml:space="preserve"> traditional</w:t>
      </w:r>
      <w:r w:rsidR="00046038">
        <w:t xml:space="preserve"> fossil fuels</w:t>
      </w:r>
      <w:r w:rsidR="004021BA">
        <w:t>.</w:t>
      </w:r>
      <w:r w:rsidR="00673E4C">
        <w:t xml:space="preserve"> </w:t>
      </w:r>
      <w:r w:rsidR="00A36979">
        <w:t xml:space="preserve"> </w:t>
      </w:r>
      <w:commentRangeStart w:id="0"/>
      <w:r w:rsidR="00A36979">
        <w:t xml:space="preserve">Advancing technology is </w:t>
      </w:r>
      <w:r w:rsidR="002670AD">
        <w:t xml:space="preserve">also </w:t>
      </w:r>
      <w:r w:rsidR="00A36979">
        <w:t xml:space="preserve">enabling this gas to be converted to high energy density liquid fuels </w:t>
      </w:r>
      <w:r w:rsidR="00941981">
        <w:t xml:space="preserve">with a lower carbon footprint </w:t>
      </w:r>
      <w:r w:rsidR="00A36979">
        <w:fldChar w:fldCharType="begin"/>
      </w:r>
      <w:r w:rsidR="00571EEA">
        <w:instrText xml:space="preserve"> ADDIN ZOTERO_ITEM CSL_CITATION {"citationID":"dg3spae36","properties":{"formattedCitation":"(3)","plainCitation":"(3)"},"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B65741" w:rsidRPr="00B65741">
        <w:rPr>
          <w:rFonts w:cs="Times New Roman"/>
        </w:rPr>
        <w:t>(3)</w:t>
      </w:r>
      <w:r w:rsidR="00A36979">
        <w:fldChar w:fldCharType="end"/>
      </w:r>
      <w:r w:rsidR="00A447FE">
        <w:t>.</w:t>
      </w:r>
      <w:r w:rsidR="00A36979">
        <w:t xml:space="preserve"> </w:t>
      </w:r>
      <w:r w:rsidR="00CA1420">
        <w:t xml:space="preserve">Methane is </w:t>
      </w:r>
      <w:r w:rsidR="00A36979">
        <w:t>the second</w:t>
      </w:r>
      <w:r w:rsidR="00CA1420">
        <w:t xml:space="preserve"> most abundant greenhouse gas after </w:t>
      </w:r>
      <w:r w:rsidR="007A60D0">
        <w:t>carbon dioxide</w:t>
      </w:r>
      <w:r w:rsidR="00673E4C">
        <w:t xml:space="preserve"> </w:t>
      </w:r>
      <w:r w:rsidR="00641032">
        <w:t>(ref) and</w:t>
      </w:r>
      <w:r w:rsidR="00A36979">
        <w:t xml:space="preserve"> is produced in the e</w:t>
      </w:r>
      <w:r w:rsidR="00941981">
        <w:t>nvironment</w:t>
      </w:r>
      <w:r w:rsidR="00A36979">
        <w:t xml:space="preserve"> </w:t>
      </w:r>
      <w:r w:rsidR="002670AD">
        <w:t>by</w:t>
      </w:r>
      <w:r w:rsidR="00815A63">
        <w:t xml:space="preserve"> biological </w:t>
      </w:r>
      <w:r w:rsidR="00DB0DFC">
        <w:t xml:space="preserve">(refs) </w:t>
      </w:r>
      <w:r w:rsidR="00A87FFD">
        <w:t xml:space="preserve">and non-biological </w:t>
      </w:r>
      <w:r w:rsidR="00815A63">
        <w:t xml:space="preserve">(refs) </w:t>
      </w:r>
      <w:r w:rsidR="00A36979">
        <w:t>sources.</w:t>
      </w:r>
      <w:commentRangeEnd w:id="0"/>
      <w:r w:rsidR="006A665D">
        <w:rPr>
          <w:rStyle w:val="CommentReference"/>
          <w:rFonts w:asciiTheme="minorHAnsi" w:hAnsiTheme="minorHAnsi"/>
        </w:rPr>
        <w:commentReference w:id="0"/>
      </w:r>
      <w:r w:rsidR="00DC2671">
        <w:t>.</w:t>
      </w:r>
      <w:r w:rsidR="009657EA">
        <w:t xml:space="preserve"> </w:t>
      </w:r>
      <w:r w:rsidR="00B92236">
        <w:t>Methanogens</w:t>
      </w:r>
      <w:r w:rsidR="002F7577">
        <w:t xml:space="preserve"> </w:t>
      </w:r>
      <w:r w:rsidR="0084390A">
        <w:t xml:space="preserve">are the largest biological contributors of methane, producing about 1 Gt of methane gas per year </w:t>
      </w:r>
      <w:r w:rsidR="0084390A">
        <w:fldChar w:fldCharType="begin"/>
      </w:r>
      <w:r w:rsidR="00571EEA">
        <w:instrText xml:space="preserve"> ADDIN ZOTERO_ITEM CSL_CITATION {"citationID":"12d9ngkfcj","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84390A">
        <w:fldChar w:fldCharType="separate"/>
      </w:r>
      <w:r w:rsidR="00B65741" w:rsidRPr="00B65741">
        <w:rPr>
          <w:rFonts w:cs="Times New Roman"/>
        </w:rPr>
        <w:t>(4)</w:t>
      </w:r>
      <w:r w:rsidR="0084390A">
        <w:fldChar w:fldCharType="end"/>
      </w:r>
      <w:r w:rsidR="0084390A">
        <w:t>. This</w:t>
      </w:r>
      <w:r w:rsidR="00B92236">
        <w:t xml:space="preserve"> group of microorganisms </w:t>
      </w:r>
      <w:r w:rsidR="0084390A">
        <w:t xml:space="preserve">are </w:t>
      </w:r>
      <w:r w:rsidR="00B92236">
        <w:t xml:space="preserve">from the domain Archaea </w:t>
      </w:r>
      <w:r w:rsidR="0084390A">
        <w:t>and t</w:t>
      </w:r>
      <w:r w:rsidR="00527D1A">
        <w:t>hey</w:t>
      </w:r>
      <w:r w:rsidR="00B92236">
        <w:t xml:space="preserve"> </w:t>
      </w:r>
      <w:r w:rsidR="00527D1A">
        <w:t>grow</w:t>
      </w:r>
      <w:r w:rsidR="00F14A7D">
        <w:t xml:space="preserve"> on carbon dioxide or one or two carbon comp</w:t>
      </w:r>
      <w:r w:rsidR="002F7577">
        <w:t>o</w:t>
      </w:r>
      <w:r w:rsidR="00F14A7D">
        <w:t xml:space="preserve">unds </w:t>
      </w:r>
      <w:r w:rsidR="00527D1A">
        <w:fldChar w:fldCharType="begin"/>
      </w:r>
      <w:r w:rsidR="00571EEA">
        <w:instrText xml:space="preserve"> ADDIN ZOTERO_ITEM CSL_CITATION {"citationID":"dSo1xpOJ","properties":{"formattedCitation":"(5, 6)","plainCitation":"(5, 6)"},"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id":170,"uris":["http://zotero.org/users/2565720/items/V5G3JM2J"],"uri":["http://zotero.org/users/2565720/items/V5G3JM2J"],"itemData":{"id":170,"type":"article-journal","title":"The unique biochemistry of methanogenesis","container-title":"Progress in nucleic acid research and molecular biology","page":"223–283","volume":"71","source":"Google Scholar","author":[{"family":"Deppenmeier","given":"Uwe"}],"issued":{"date-parts":[["2002"]]}}}],"schema":"https://github.com/citation-style-language/schema/raw/master/csl-citation.json"} </w:instrText>
      </w:r>
      <w:r w:rsidR="00527D1A">
        <w:fldChar w:fldCharType="separate"/>
      </w:r>
      <w:r w:rsidR="00B65741" w:rsidRPr="00B65741">
        <w:rPr>
          <w:rFonts w:cs="Times New Roman"/>
        </w:rPr>
        <w:t>(5, 6)</w:t>
      </w:r>
      <w:r w:rsidR="00527D1A">
        <w:fldChar w:fldCharType="end"/>
      </w:r>
      <w:r w:rsidR="00527D1A">
        <w:t xml:space="preserve"> </w:t>
      </w:r>
      <w:r w:rsidR="002F7577">
        <w:t xml:space="preserve">using enzymes containing </w:t>
      </w:r>
      <w:r w:rsidR="00941981">
        <w:t>unique biological co-factors (</w:t>
      </w:r>
      <w:proofErr w:type="spellStart"/>
      <w:r w:rsidR="00941981">
        <w:t>Sh</w:t>
      </w:r>
      <w:r w:rsidR="002F7577">
        <w:t>ima</w:t>
      </w:r>
      <w:proofErr w:type="spellEnd"/>
      <w:r w:rsidR="002F7577">
        <w:t xml:space="preserve"> ref)</w:t>
      </w:r>
      <w:r w:rsidR="00073EBE">
        <w:t xml:space="preserve">. </w:t>
      </w:r>
    </w:p>
    <w:p w14:paraId="179584D6" w14:textId="24367B0D" w:rsidR="005119EB" w:rsidRDefault="00C510BA" w:rsidP="00586344">
      <w:pPr>
        <w:spacing w:line="480" w:lineRule="auto"/>
      </w:pPr>
      <w:r>
        <w:t>Though</w:t>
      </w:r>
      <w:r w:rsidR="00527D1A">
        <w:t xml:space="preserve"> phylogenetically and metabolically </w:t>
      </w:r>
      <w:r>
        <w:t xml:space="preserve">diverse, </w:t>
      </w:r>
      <w:r w:rsidR="00073EBE">
        <w:t>methanogens</w:t>
      </w:r>
      <w:r>
        <w:t xml:space="preserve"> </w:t>
      </w:r>
      <w:r w:rsidR="00555D72">
        <w:t>are</w:t>
      </w:r>
      <w:r w:rsidR="0034629A">
        <w:t xml:space="preserve"> </w:t>
      </w:r>
      <w:r w:rsidR="00940402">
        <w:t xml:space="preserve">separated </w:t>
      </w:r>
      <w:r w:rsidR="0034629A">
        <w:t>into two groups based on the presence o</w:t>
      </w:r>
      <w:r w:rsidR="00D74FA7">
        <w:t>r</w:t>
      </w:r>
      <w:r w:rsidR="0034629A">
        <w:t xml:space="preserve"> absence of cytochromes </w:t>
      </w:r>
      <w:r w:rsidR="0028794B">
        <w:fldChar w:fldCharType="begin"/>
      </w:r>
      <w:r w:rsidR="00571EEA">
        <w:instrText xml:space="preserve"> ADDIN ZOTERO_ITEM CSL_CITATION {"citationID":"MZqwmgiM","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B65741" w:rsidRPr="00B65741">
        <w:rPr>
          <w:rFonts w:cs="Times New Roman"/>
        </w:rPr>
        <w:t>(4)</w:t>
      </w:r>
      <w:r w:rsidR="0028794B">
        <w:fldChar w:fldCharType="end"/>
      </w:r>
      <w:r w:rsidR="0034629A">
        <w:t xml:space="preserve">. </w:t>
      </w:r>
      <w:r w:rsidR="00527D1A">
        <w:t>T</w:t>
      </w:r>
      <w:r w:rsidR="0034629A">
        <w:t>he cytochrome</w:t>
      </w:r>
      <w:r>
        <w:t>-</w:t>
      </w:r>
      <w:r w:rsidR="009C4505">
        <w:t>lacking</w:t>
      </w:r>
      <w:r w:rsidR="0034629A">
        <w:t xml:space="preserve"> methanogens </w:t>
      </w:r>
      <w:r w:rsidR="009C4505">
        <w:t xml:space="preserve">have a narrow substrate range </w:t>
      </w:r>
      <w:r w:rsidR="00527D1A">
        <w:t>of</w:t>
      </w:r>
      <w:r w:rsidR="009C4505">
        <w:t xml:space="preserve"> only H</w:t>
      </w:r>
      <w:r w:rsidR="009C4505" w:rsidRPr="009F74B8">
        <w:rPr>
          <w:vertAlign w:val="subscript"/>
        </w:rPr>
        <w:t>2</w:t>
      </w:r>
      <w:r w:rsidR="009C4505">
        <w:t xml:space="preserve"> or formate as electron donors that reduce CO</w:t>
      </w:r>
      <w:r w:rsidR="009C4505" w:rsidRPr="009F74B8">
        <w:rPr>
          <w:vertAlign w:val="subscript"/>
        </w:rPr>
        <w:t>2</w:t>
      </w:r>
      <w:r w:rsidR="009C4505">
        <w:t xml:space="preserve"> to methane</w:t>
      </w:r>
      <w:r w:rsidR="00B552F6">
        <w:t xml:space="preserve"> </w:t>
      </w:r>
      <w:r w:rsidR="00B552F6" w:rsidRPr="002F28F6">
        <w:rPr>
          <w:highlight w:val="yellow"/>
        </w:rPr>
        <w:t>(Kyle’s ref)</w:t>
      </w:r>
      <w:r w:rsidR="009C4505">
        <w:t xml:space="preserve">; they are </w:t>
      </w:r>
      <w:r w:rsidR="00555D72">
        <w:t>sometimes</w:t>
      </w:r>
      <w:r w:rsidR="00527D1A">
        <w:t xml:space="preserve"> referred to as </w:t>
      </w:r>
      <w:r w:rsidR="009C4505">
        <w:t xml:space="preserve">hydrogenotrophic methanogens. </w:t>
      </w:r>
      <w:r w:rsidR="00F339FC">
        <w:t>In</w:t>
      </w:r>
      <w:r w:rsidR="009C4505">
        <w:t xml:space="preserve"> contrast, cytochrome</w:t>
      </w:r>
      <w:r w:rsidR="00F45C05">
        <w:t xml:space="preserve">-containing (or </w:t>
      </w:r>
      <w:proofErr w:type="spellStart"/>
      <w:r w:rsidR="00F45C05">
        <w:t>methylotropic</w:t>
      </w:r>
      <w:proofErr w:type="spellEnd"/>
      <w:r w:rsidR="00F45C05">
        <w:t>) methanogens</w:t>
      </w:r>
      <w:r w:rsidR="009C4505">
        <w:t xml:space="preserve"> </w:t>
      </w:r>
      <w:r w:rsidR="003153D3">
        <w:t>utilize acetate</w:t>
      </w:r>
      <w:r>
        <w:t xml:space="preserve"> and</w:t>
      </w:r>
      <w:r w:rsidR="003153D3">
        <w:t xml:space="preserve"> methylated compounds for methanogenic growth </w:t>
      </w:r>
      <w:r w:rsidR="003E4220">
        <w:t xml:space="preserve">with </w:t>
      </w:r>
      <w:r w:rsidR="001E4B82">
        <w:t>a minority</w:t>
      </w:r>
      <w:r w:rsidR="00073EBE">
        <w:t xml:space="preserve"> </w:t>
      </w:r>
      <w:r w:rsidR="001E4B82">
        <w:t>also</w:t>
      </w:r>
      <w:r w:rsidR="00073EBE">
        <w:t xml:space="preserve"> </w:t>
      </w:r>
      <w:r w:rsidR="003E4220">
        <w:t xml:space="preserve">being able to </w:t>
      </w:r>
      <w:r w:rsidR="009F74B8">
        <w:t xml:space="preserve">grow </w:t>
      </w:r>
      <w:proofErr w:type="spellStart"/>
      <w:r w:rsidR="003E4220">
        <w:t>hydrogenotrophically</w:t>
      </w:r>
      <w:proofErr w:type="spellEnd"/>
      <w:r w:rsidR="00571211">
        <w:t xml:space="preserve">. </w:t>
      </w:r>
      <w:r w:rsidR="00314946">
        <w:t>B</w:t>
      </w:r>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r w:rsidR="00D03A1C">
        <w:t xml:space="preserve"> as well as one universally conserved membrane bound </w:t>
      </w:r>
      <w:r w:rsidR="00B11429">
        <w:t xml:space="preserve">energy </w:t>
      </w:r>
      <w:r w:rsidR="00D03A1C">
        <w:t>conservation site (</w:t>
      </w:r>
      <w:proofErr w:type="spellStart"/>
      <w:r w:rsidR="00D03A1C">
        <w:t>Mtr</w:t>
      </w:r>
      <w:proofErr w:type="spellEnd"/>
      <w:r w:rsidR="00D03A1C">
        <w:t>)</w:t>
      </w:r>
      <w:r w:rsidR="00A57176">
        <w:t xml:space="preserve">, </w:t>
      </w:r>
      <w:r w:rsidR="00314946">
        <w:t xml:space="preserve">but </w:t>
      </w:r>
      <w:r w:rsidR="00D03A1C">
        <w:t xml:space="preserve">they </w:t>
      </w:r>
      <w:r w:rsidR="00F47CF8">
        <w:t xml:space="preserve">also possess </w:t>
      </w:r>
      <w:r w:rsidR="00021362">
        <w:t>additional differing</w:t>
      </w:r>
      <w:r w:rsidR="00F47CF8">
        <w:t xml:space="preserve"> modes of energy conversation</w:t>
      </w:r>
      <w:r w:rsidR="00966787">
        <w:t>.</w:t>
      </w:r>
      <w:r w:rsidR="00CA15A3">
        <w:t xml:space="preserve"> </w:t>
      </w:r>
    </w:p>
    <w:p w14:paraId="3F663E8A" w14:textId="044435E1" w:rsidR="00073EBE" w:rsidRDefault="00A31547" w:rsidP="00586344">
      <w:pPr>
        <w:spacing w:line="480" w:lineRule="auto"/>
      </w:pPr>
      <w:r>
        <w:t>In the last step of methylotrophic methanogenesis, a traditional membrane-bound electron transport via cytochromes serves as the mechanism of energy conservation. Reducing equivalents are transferred to a membrane bound heterodisulfide complex</w:t>
      </w:r>
      <w:r w:rsidR="00334FFD">
        <w:t xml:space="preserve"> (</w:t>
      </w:r>
      <w:proofErr w:type="spellStart"/>
      <w:r w:rsidR="00334FFD">
        <w:t>HdrDE</w:t>
      </w:r>
      <w:proofErr w:type="spellEnd"/>
      <w:r w:rsidR="00334FFD">
        <w:t>)</w:t>
      </w:r>
      <w:r>
        <w:t xml:space="preserve"> via </w:t>
      </w:r>
      <w:r>
        <w:lastRenderedPageBreak/>
        <w:t xml:space="preserve">cytochromes or methanophenazine </w:t>
      </w:r>
      <w:r w:rsidR="00351533">
        <w:t xml:space="preserve">resulting in the </w:t>
      </w:r>
      <w:r>
        <w:t xml:space="preserve">generation of an ion </w:t>
      </w:r>
      <w:r w:rsidRPr="000F6195">
        <w:t>gradient</w:t>
      </w:r>
      <w:r w:rsidR="00214692">
        <w:t xml:space="preserve"> for ATP synthesis</w:t>
      </w:r>
      <w:r>
        <w:t xml:space="preserve"> </w:t>
      </w:r>
      <w:r w:rsidRPr="000F6195">
        <w:fldChar w:fldCharType="begin"/>
      </w:r>
      <w:r w:rsidR="00571EEA">
        <w:instrText xml:space="preserve"> ADDIN ZOTERO_ITEM CSL_CITATION {"citationID":"CkepUHRZ","properties":{"formattedCitation":"(4, 7)","plainCitation":"(4, 7)"},"citationItems":[{"id":366,"uris":["http://zotero.org/users/2565720/items/HQ625M4X"],"uri":["http://zotero.org/users/2565720/items/HQ625M4X"],"itemData":{"id":366,"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Pr="000F6195">
        <w:fldChar w:fldCharType="separate"/>
      </w:r>
      <w:r w:rsidR="00B65741" w:rsidRPr="00B65741">
        <w:rPr>
          <w:rFonts w:cs="Times New Roman"/>
        </w:rPr>
        <w:t>(4, 7)</w:t>
      </w:r>
      <w:r w:rsidRPr="000F6195">
        <w:fldChar w:fldCharType="end"/>
      </w:r>
      <w:r w:rsidRPr="000F6195">
        <w:t>.</w:t>
      </w:r>
      <w:r w:rsidR="00C540C6">
        <w:t xml:space="preserve"> </w:t>
      </w:r>
      <w:r w:rsidR="00B11429">
        <w:t>In hydrogenotrophi</w:t>
      </w:r>
      <w:r w:rsidR="00F47CF8">
        <w:t xml:space="preserve">c methanogenesis </w:t>
      </w:r>
      <w:r w:rsidR="00966787">
        <w:t xml:space="preserve">however, </w:t>
      </w:r>
      <w:r w:rsidR="00214692">
        <w:t xml:space="preserve">energy is conserved via </w:t>
      </w:r>
      <w:proofErr w:type="spellStart"/>
      <w:r w:rsidR="00F47CF8">
        <w:t>flavin</w:t>
      </w:r>
      <w:proofErr w:type="spellEnd"/>
      <w:r w:rsidR="00F47CF8">
        <w:t>-linked electron-bifurcation</w:t>
      </w:r>
      <w:r w:rsidR="00214692">
        <w:t xml:space="preserve"> </w:t>
      </w:r>
      <w:r w:rsidR="00214692" w:rsidRPr="002F28F6">
        <w:rPr>
          <w:highlight w:val="yellow"/>
        </w:rPr>
        <w:t>(ref)</w:t>
      </w:r>
      <w:r w:rsidR="00214692">
        <w:t xml:space="preserve"> </w:t>
      </w:r>
      <w:r w:rsidR="00941ECA">
        <w:t>in lieu of chemiosmosis</w:t>
      </w:r>
      <w:r w:rsidR="00F47CF8">
        <w:t>.</w:t>
      </w:r>
      <w:r w:rsidR="00AC43A6">
        <w:t xml:space="preserve"> Without cytochromes, these organisms </w:t>
      </w:r>
      <w:r w:rsidR="00681980">
        <w:t>use the energy</w:t>
      </w:r>
      <w:r w:rsidR="00AC43A6">
        <w:t xml:space="preserve"> of an energetically exergonic </w:t>
      </w:r>
      <w:r w:rsidR="00214692">
        <w:t>heterodisulfide reduction to</w:t>
      </w:r>
      <w:r w:rsidR="00F9540D">
        <w:t xml:space="preserve"> drive</w:t>
      </w:r>
      <w:r w:rsidR="00214692">
        <w:t xml:space="preserve"> the endergonic r</w:t>
      </w:r>
      <w:r w:rsidR="00021362">
        <w:t>eductio</w:t>
      </w:r>
      <w:r w:rsidR="003F2775">
        <w:t>n</w:t>
      </w:r>
      <w:r w:rsidR="00214692">
        <w:t xml:space="preserve"> of the ferredoxin associated with the </w:t>
      </w:r>
      <w:r w:rsidR="00FD7D2E">
        <w:t>first ste</w:t>
      </w:r>
      <w:r w:rsidR="00941ECA">
        <w:t>p of carbon dioxide reduction (</w:t>
      </w:r>
      <w:proofErr w:type="spellStart"/>
      <w:r w:rsidR="00941ECA">
        <w:t>Fwd</w:t>
      </w:r>
      <w:proofErr w:type="spellEnd"/>
      <w:r w:rsidR="00941ECA">
        <w:t>).</w:t>
      </w:r>
      <w:r w:rsidR="00E362C0">
        <w:t xml:space="preserve"> </w:t>
      </w:r>
      <w:r w:rsidR="00EF2C48">
        <w:t xml:space="preserve">Donor electrons from hydrogen or formate oxidation </w:t>
      </w:r>
      <w:r w:rsidR="003F2775">
        <w:t xml:space="preserve">bifurcate at the </w:t>
      </w:r>
      <w:proofErr w:type="spellStart"/>
      <w:r w:rsidR="003F2775">
        <w:t>flavin</w:t>
      </w:r>
      <w:proofErr w:type="spellEnd"/>
      <w:r w:rsidR="003F2775">
        <w:t xml:space="preserve"> containing subunit A</w:t>
      </w:r>
      <w:r w:rsidR="00E362C0">
        <w:t xml:space="preserve"> of the heterodisulfide reductase </w:t>
      </w:r>
      <w:r w:rsidR="00F819FC">
        <w:t xml:space="preserve">to the high and low potential paths of heterodisulfide and ferredoxin </w:t>
      </w:r>
      <w:r w:rsidR="00021362">
        <w:t xml:space="preserve">reduction </w:t>
      </w:r>
      <w:r w:rsidR="00F819FC">
        <w:t xml:space="preserve">respectively </w:t>
      </w:r>
      <w:r w:rsidR="00F819FC" w:rsidRPr="002F28F6">
        <w:rPr>
          <w:highlight w:val="yellow"/>
        </w:rPr>
        <w:t>(ref)</w:t>
      </w:r>
      <w:r w:rsidR="00F819FC">
        <w:t>.</w:t>
      </w:r>
      <w:r w:rsidR="00941ECA">
        <w:t xml:space="preserve"> Thus, the last </w:t>
      </w:r>
      <w:r w:rsidR="00021362">
        <w:t xml:space="preserve">exergonic </w:t>
      </w:r>
      <w:r w:rsidR="00941ECA">
        <w:t xml:space="preserve">methanogenic step drives the first </w:t>
      </w:r>
      <w:r w:rsidR="00021362">
        <w:t xml:space="preserve">endergonic </w:t>
      </w:r>
      <w:r w:rsidR="00941ECA">
        <w:t xml:space="preserve">reaction step in a </w:t>
      </w:r>
      <w:r w:rsidR="00966787">
        <w:t>cycle</w:t>
      </w:r>
      <w:r w:rsidR="00941ECA">
        <w:t xml:space="preserve"> </w:t>
      </w:r>
      <w:r w:rsidR="00941ECA" w:rsidRPr="002F28F6">
        <w:rPr>
          <w:highlight w:val="yellow"/>
        </w:rPr>
        <w:t>(reference to the Wolfe cycle)</w:t>
      </w:r>
      <w:r w:rsidR="00941ECA">
        <w:t xml:space="preserve">. </w:t>
      </w:r>
      <w:r w:rsidR="00F819FC">
        <w:t>This</w:t>
      </w:r>
      <w:r w:rsidR="00941ECA">
        <w:t xml:space="preserve"> </w:t>
      </w:r>
      <w:r w:rsidR="00021362">
        <w:t xml:space="preserve">type of energy conservation </w:t>
      </w:r>
      <w:r w:rsidR="00941ECA">
        <w:t xml:space="preserve">is not membrane associated </w:t>
      </w:r>
      <w:r w:rsidR="00941ECA" w:rsidRPr="002F28F6">
        <w:rPr>
          <w:highlight w:val="yellow"/>
        </w:rPr>
        <w:t>(ref).</w:t>
      </w:r>
    </w:p>
    <w:p w14:paraId="73B5D656" w14:textId="684DF623" w:rsidR="00535032" w:rsidRDefault="00535032" w:rsidP="00586344">
      <w:pPr>
        <w:spacing w:line="480" w:lineRule="auto"/>
      </w:pPr>
      <w:proofErr w:type="spellStart"/>
      <w:r w:rsidRPr="009D0324">
        <w:rPr>
          <w:i/>
        </w:rPr>
        <w:t>Methanococcus</w:t>
      </w:r>
      <w:proofErr w:type="spellEnd"/>
      <w:r w:rsidRPr="009D0324">
        <w:rPr>
          <w:i/>
        </w:rPr>
        <w:t xml:space="preserve"> maripaludis </w:t>
      </w:r>
      <w:r w:rsidR="009626B8">
        <w:fldChar w:fldCharType="begin"/>
      </w:r>
      <w:r w:rsidR="00571EEA">
        <w:instrText xml:space="preserve"> ADDIN ZOTERO_ITEM CSL_CITATION {"citationID":"RAdXQ6hK","properties":{"formattedCitation":"(8)","plainCitation":"(8)"},"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B65741" w:rsidRPr="00B65741">
        <w:rPr>
          <w:rFonts w:cs="Times New Roman"/>
        </w:rPr>
        <w:t>(8)</w:t>
      </w:r>
      <w:r w:rsidR="009626B8">
        <w:fldChar w:fldCharType="end"/>
      </w:r>
      <w:r w:rsidR="009626B8">
        <w:t xml:space="preserve"> </w:t>
      </w:r>
      <w:r w:rsidR="00966787">
        <w:t>belongs to this</w:t>
      </w:r>
      <w:r w:rsidR="009626B8">
        <w:t xml:space="preserve"> group of hydrogenotrophic methanogens. </w:t>
      </w:r>
      <w:r w:rsidR="00D11FBC">
        <w:t>Compared to the larger genome of methylotrophic methanogens, its genome</w:t>
      </w:r>
      <w:r w:rsidR="00D71AA7">
        <w:t xml:space="preserve"> is relatively small and</w:t>
      </w:r>
      <w:r w:rsidR="00D11FBC">
        <w:t xml:space="preserve"> </w:t>
      </w:r>
      <w:r w:rsidR="00D71AA7">
        <w:t xml:space="preserve">contains </w:t>
      </w:r>
      <w:r w:rsidR="00D11FBC">
        <w:t xml:space="preserve">for </w:t>
      </w:r>
      <w:r w:rsidR="001B65A0">
        <w:t xml:space="preserve">only 1722 protein coding genes </w:t>
      </w:r>
      <w:r w:rsidR="001B65A0">
        <w:fldChar w:fldCharType="begin"/>
      </w:r>
      <w:r w:rsidR="00571EEA">
        <w:instrText xml:space="preserve"> ADDIN ZOTERO_ITEM CSL_CITATION {"citationID":"1egc061ljo","properties":{"formattedCitation":"(9)","plainCitation":"(9)"},"citationItems":[{"id":11,"uris":["http://zotero.org/users/2565720/items/96U2HCBI"],"uri":["http://zotero.org/users/2565720/items/96U2HCBI"],"itemData":{"id":11,"type":"article-journal","title":"Complete Genome Sequence of the Genetically Tractable Hydrogenotrophic Methanogen &lt;i&gt;Methanococcus maripaludis&lt;/i&gt;","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B65741" w:rsidRPr="00B65741">
        <w:rPr>
          <w:rFonts w:cs="Times New Roman"/>
        </w:rPr>
        <w:t>(9)</w:t>
      </w:r>
      <w:r w:rsidR="001B65A0">
        <w:fldChar w:fldCharType="end"/>
      </w:r>
      <w:r w:rsidR="00D11FBC">
        <w:t>.</w:t>
      </w:r>
      <w:r w:rsidR="001B65A0">
        <w:t xml:space="preserve"> </w:t>
      </w:r>
      <w:r w:rsidR="00D11FBC">
        <w:t>However, it</w:t>
      </w:r>
      <w:r w:rsidR="001B65A0">
        <w:t xml:space="preserve"> grows </w:t>
      </w:r>
      <w:r w:rsidR="00D11FBC">
        <w:t xml:space="preserve">robustly </w:t>
      </w:r>
      <w:r w:rsidR="00DA124D">
        <w:t xml:space="preserve">with a </w:t>
      </w:r>
      <w:r w:rsidR="007A2B72">
        <w:t>doubling</w:t>
      </w:r>
      <w:r w:rsidR="00DA124D">
        <w:t xml:space="preserve"> time of 2 hours</w:t>
      </w:r>
      <w:r w:rsidR="007A2B72">
        <w:t xml:space="preserve"> </w:t>
      </w:r>
      <w:r w:rsidR="007A2B72">
        <w:fldChar w:fldCharType="begin"/>
      </w:r>
      <w:r w:rsidR="00571EEA">
        <w:instrText xml:space="preserve"> ADDIN ZOTERO_ITEM CSL_CITATION {"citationID":"fm08jrqff","properties":{"formattedCitation":"(8)","plainCitation":"(8)"},"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B65741" w:rsidRPr="00B65741">
        <w:rPr>
          <w:rFonts w:cs="Times New Roman"/>
        </w:rPr>
        <w:t>(8)</w:t>
      </w:r>
      <w:r w:rsidR="007A2B72">
        <w:fldChar w:fldCharType="end"/>
      </w:r>
      <w:r w:rsidR="00DA124D">
        <w:t xml:space="preserve"> </w:t>
      </w:r>
      <w:r w:rsidR="00D11FBC">
        <w:t xml:space="preserve">and </w:t>
      </w:r>
      <w:r w:rsidR="00DA124D">
        <w:t xml:space="preserve">is genetically tractable </w:t>
      </w:r>
      <w:r w:rsidR="00E1148F">
        <w:fldChar w:fldCharType="begin"/>
      </w:r>
      <w:r w:rsidR="00571EEA">
        <w:instrText xml:space="preserve"> ADDIN ZOTERO_ITEM CSL_CITATION {"citationID":"ji534o37v","properties":{"formattedCitation":"(10)","plainCitation":"(10)"},"citationItems":[{"id":374,"uris":["http://zotero.org/users/2565720/items/T3J7D9VQ"],"uri":["http://zotero.org/users/2565720/items/T3J7D9VQ"],"itemData":{"id":374,"type":"chapter","title":"Chapter three - Genetic Systems for Hydrogenotrophic Methanogens","container-title":"Methods in Enzymology","collection-title":"Methods in Methane Metabolism, Part A","publisher":"Academic Press","page":"43-73","volume":"494","source":"ScienceDirect","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URL":"http://www.sciencedirect.com/science/article/pii/B9780123851123000032","author":[{"family":"Sarmiento","given":"Felipe B."},{"family":"Leigh","given":"John A."},{"family":"Whitman","given":"William B."}],"editor":[{"family":"Ragsdale","given":"Amy C. Rosenzweig and Stephen W."}],"issued":{"date-parts":[["2011"]]},"accessed":{"date-parts":[["2015",9,4]]}}}],"schema":"https://github.com/citation-style-language/schema/raw/master/csl-citation.json"} </w:instrText>
      </w:r>
      <w:r w:rsidR="00E1148F">
        <w:fldChar w:fldCharType="separate"/>
      </w:r>
      <w:r w:rsidR="00B65741" w:rsidRPr="00B65741">
        <w:rPr>
          <w:rFonts w:cs="Times New Roman"/>
        </w:rPr>
        <w:t>(10)</w:t>
      </w:r>
      <w:r w:rsidR="00E1148F">
        <w:fldChar w:fldCharType="end"/>
      </w:r>
      <w:r w:rsidR="00C510BA">
        <w:t>,</w:t>
      </w:r>
      <w:r w:rsidR="00D11FBC">
        <w:t xml:space="preserve"> and thus, has been an ideal candidate for </w:t>
      </w:r>
      <w:r w:rsidR="001B65A0">
        <w:t>studying methanogenesis</w:t>
      </w:r>
      <w:r w:rsidR="00D11FBC">
        <w:t xml:space="preserve"> (</w:t>
      </w:r>
      <w:r w:rsidR="00D11FBC" w:rsidRPr="00C747FB">
        <w:rPr>
          <w:highlight w:val="yellow"/>
        </w:rPr>
        <w:t>ref</w:t>
      </w:r>
      <w:r w:rsidR="00D11FBC">
        <w:t xml:space="preserve">), </w:t>
      </w:r>
      <w:r w:rsidR="00EB3C27">
        <w:t xml:space="preserve">unique </w:t>
      </w:r>
      <w:r w:rsidR="00D11FBC">
        <w:t>co-factor</w:t>
      </w:r>
      <w:r w:rsidR="00FD7D2E">
        <w:t>s</w:t>
      </w:r>
      <w:r w:rsidR="00EB3C27">
        <w:t xml:space="preserve"> and their</w:t>
      </w:r>
      <w:r w:rsidR="00D11FBC">
        <w:t xml:space="preserve"> biosynthesis (</w:t>
      </w:r>
      <w:r w:rsidR="00EB3C27" w:rsidRPr="002F28F6">
        <w:rPr>
          <w:highlight w:val="yellow"/>
        </w:rPr>
        <w:t xml:space="preserve">Robert white </w:t>
      </w:r>
      <w:r w:rsidR="00D11FBC" w:rsidRPr="002F28F6">
        <w:rPr>
          <w:highlight w:val="yellow"/>
        </w:rPr>
        <w:t>ref</w:t>
      </w:r>
      <w:r w:rsidR="00D11FBC">
        <w:t xml:space="preserve">), </w:t>
      </w:r>
      <w:r w:rsidR="00EB3C27">
        <w:t xml:space="preserve">and </w:t>
      </w:r>
      <w:r w:rsidR="00D11FBC">
        <w:t>novel systems of gene regulation (</w:t>
      </w:r>
      <w:r w:rsidR="00D11FBC" w:rsidRPr="002F28F6">
        <w:rPr>
          <w:highlight w:val="yellow"/>
        </w:rPr>
        <w:t xml:space="preserve">reference </w:t>
      </w:r>
      <w:r w:rsidR="00552A03">
        <w:rPr>
          <w:highlight w:val="yellow"/>
        </w:rPr>
        <w:t>to</w:t>
      </w:r>
      <w:r w:rsidR="00D11FBC" w:rsidRPr="002F28F6">
        <w:rPr>
          <w:highlight w:val="yellow"/>
        </w:rPr>
        <w:t xml:space="preserve"> </w:t>
      </w:r>
      <w:proofErr w:type="spellStart"/>
      <w:r w:rsidR="00D11FBC" w:rsidRPr="002F28F6">
        <w:rPr>
          <w:highlight w:val="yellow"/>
        </w:rPr>
        <w:t>selenocysteine</w:t>
      </w:r>
      <w:proofErr w:type="spellEnd"/>
      <w:r w:rsidR="00D11FBC" w:rsidRPr="002F28F6">
        <w:rPr>
          <w:highlight w:val="yellow"/>
        </w:rPr>
        <w:t xml:space="preserve"> biosynthesis</w:t>
      </w:r>
      <w:r w:rsidR="00D11FBC">
        <w:t>)</w:t>
      </w:r>
      <w:r w:rsidR="00EB3C27">
        <w:t xml:space="preserve">.To avoid environmental fluctuations that can affect gene regulation, a system for continuous culture of </w:t>
      </w:r>
      <w:r w:rsidR="00EB3C27">
        <w:rPr>
          <w:i/>
        </w:rPr>
        <w:t xml:space="preserve">M. maripaludis </w:t>
      </w:r>
      <w:r w:rsidR="00552A03">
        <w:rPr>
          <w:i/>
        </w:rPr>
        <w:fldChar w:fldCharType="begin"/>
      </w:r>
      <w:r w:rsidR="00571EEA">
        <w:rPr>
          <w:i/>
        </w:rPr>
        <w:instrText xml:space="preserve"> ADDIN ZOTERO_ITEM CSL_CITATION {"citationID":"vpeo3racb","properties":{"formattedCitation":"(11)","plainCitation":"(11)"},"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552A03">
        <w:rPr>
          <w:i/>
        </w:rPr>
        <w:fldChar w:fldCharType="separate"/>
      </w:r>
      <w:r w:rsidR="00552A03" w:rsidRPr="00552A03">
        <w:rPr>
          <w:rFonts w:cs="Times New Roman"/>
        </w:rPr>
        <w:t>(11)</w:t>
      </w:r>
      <w:r w:rsidR="00552A03">
        <w:rPr>
          <w:i/>
        </w:rPr>
        <w:fldChar w:fldCharType="end"/>
      </w:r>
      <w:r w:rsidR="00EB3C27">
        <w:t xml:space="preserve"> has been established for steady state transcriptomic (</w:t>
      </w:r>
      <w:r w:rsidR="00EB3C27" w:rsidRPr="002F28F6">
        <w:rPr>
          <w:highlight w:val="yellow"/>
        </w:rPr>
        <w:t>ref</w:t>
      </w:r>
      <w:r w:rsidR="00EB3C27">
        <w:t>), proteomic (</w:t>
      </w:r>
      <w:r w:rsidR="00EB3C27" w:rsidRPr="002F28F6">
        <w:rPr>
          <w:highlight w:val="yellow"/>
        </w:rPr>
        <w:t>ref</w:t>
      </w:r>
      <w:r w:rsidR="00EB3C27">
        <w:t>) studies</w:t>
      </w:r>
      <w:r w:rsidR="0003090D">
        <w:t xml:space="preserve"> of </w:t>
      </w:r>
      <w:r w:rsidR="00635FDE">
        <w:rPr>
          <w:i/>
        </w:rPr>
        <w:t>M. maripaludis</w:t>
      </w:r>
      <w:r w:rsidR="0003090D">
        <w:t xml:space="preserve"> strains</w:t>
      </w:r>
      <w:r w:rsidR="00EB3C27">
        <w:t>.</w:t>
      </w:r>
      <w:r w:rsidR="00673E4C">
        <w:t xml:space="preserve"> </w:t>
      </w:r>
      <w:r w:rsidR="00552A03">
        <w:t>Several groups have also employed</w:t>
      </w:r>
      <w:r w:rsidR="0003090D">
        <w:t xml:space="preserve"> larger system</w:t>
      </w:r>
      <w:r w:rsidR="00552A03">
        <w:t>s biology</w:t>
      </w:r>
      <w:r w:rsidR="0003090D">
        <w:t xml:space="preserve"> approach</w:t>
      </w:r>
      <w:r w:rsidR="00552A03">
        <w:t>es</w:t>
      </w:r>
      <w:r w:rsidR="0003090D">
        <w:t xml:space="preserve"> </w:t>
      </w:r>
      <w:r w:rsidR="00552A03">
        <w:t>to perform</w:t>
      </w:r>
      <w:r w:rsidR="0003090D">
        <w:t xml:space="preserve"> predictive studies </w:t>
      </w:r>
      <w:r w:rsidR="00552A03">
        <w:t xml:space="preserve">using </w:t>
      </w:r>
      <w:r w:rsidR="0003090D">
        <w:t>this organism</w:t>
      </w:r>
      <w:r w:rsidR="00552A03">
        <w:t xml:space="preserve"> (</w:t>
      </w:r>
      <w:r w:rsidR="00552A03" w:rsidRPr="002F28F6">
        <w:rPr>
          <w:highlight w:val="yellow"/>
        </w:rPr>
        <w:t>refs</w:t>
      </w:r>
      <w:r w:rsidR="00552A03">
        <w:t>)</w:t>
      </w:r>
      <w:r w:rsidR="0003090D">
        <w:t>.</w:t>
      </w:r>
      <w:r w:rsidR="00673E4C">
        <w:t xml:space="preserve"> </w:t>
      </w:r>
      <w:r w:rsidR="0003090D">
        <w:t xml:space="preserve">With these tools in place, and the ability for expression of </w:t>
      </w:r>
      <w:r w:rsidR="00FD7D2E">
        <w:t xml:space="preserve">heterologous genes </w:t>
      </w:r>
      <w:r w:rsidR="0003090D">
        <w:t>into M. maripaludis (</w:t>
      </w:r>
      <w:r w:rsidR="0003090D" w:rsidRPr="002F28F6">
        <w:rPr>
          <w:highlight w:val="yellow"/>
        </w:rPr>
        <w:t xml:space="preserve">Lie refs and also </w:t>
      </w:r>
      <w:proofErr w:type="spellStart"/>
      <w:r w:rsidR="0003090D" w:rsidRPr="002F28F6">
        <w:rPr>
          <w:highlight w:val="yellow"/>
        </w:rPr>
        <w:t>Biswarup</w:t>
      </w:r>
      <w:proofErr w:type="spellEnd"/>
      <w:r w:rsidR="0003090D" w:rsidRPr="002F28F6">
        <w:rPr>
          <w:highlight w:val="yellow"/>
        </w:rPr>
        <w:t xml:space="preserve">, for </w:t>
      </w:r>
      <w:proofErr w:type="spellStart"/>
      <w:r w:rsidR="0003090D" w:rsidRPr="002F28F6">
        <w:rPr>
          <w:highlight w:val="yellow"/>
        </w:rPr>
        <w:t>eg</w:t>
      </w:r>
      <w:proofErr w:type="spellEnd"/>
      <w:r w:rsidR="0003090D" w:rsidRPr="002F28F6">
        <w:rPr>
          <w:highlight w:val="yellow"/>
        </w:rPr>
        <w:t>.</w:t>
      </w:r>
      <w:r w:rsidR="0003090D">
        <w:t xml:space="preserve">), the metabolic </w:t>
      </w:r>
      <w:r w:rsidR="00AD1E85">
        <w:t>engineering</w:t>
      </w:r>
      <w:r w:rsidR="0003090D">
        <w:t xml:space="preserve"> of M. maripaludis for various industrial use is the obvious next step. </w:t>
      </w:r>
    </w:p>
    <w:p w14:paraId="4743D036" w14:textId="7D724F0F" w:rsidR="007F0F45" w:rsidRDefault="00467AD6" w:rsidP="00586344">
      <w:pPr>
        <w:spacing w:line="480" w:lineRule="auto"/>
      </w:pPr>
      <w:r>
        <w:lastRenderedPageBreak/>
        <w:t>Genome scale metabolic reconstructions</w:t>
      </w:r>
      <w:r w:rsidR="00535032">
        <w:t xml:space="preserve"> are powerful tools that </w:t>
      </w:r>
      <w:r w:rsidR="00AE21C1">
        <w:t>map</w:t>
      </w:r>
      <w:r w:rsidR="009D0324">
        <w:t xml:space="preserve"> </w:t>
      </w:r>
      <w:r w:rsidR="00966787">
        <w:t xml:space="preserve">and elucidate </w:t>
      </w:r>
      <w:r w:rsidR="009D0324">
        <w:t>metabolic pathways</w:t>
      </w:r>
      <w:r w:rsidR="00966787">
        <w:t xml:space="preserve">. </w:t>
      </w:r>
      <w:r w:rsidR="00172424">
        <w:t>T</w:t>
      </w:r>
      <w:r w:rsidR="009D0324">
        <w:t xml:space="preserve">hey </w:t>
      </w:r>
      <w:r w:rsidR="003523DD">
        <w:t>are</w:t>
      </w:r>
      <w:r w:rsidR="00535032">
        <w:t xml:space="preserve"> organism</w:t>
      </w:r>
      <w:r w:rsidR="002F28F6">
        <w:t>-specific</w:t>
      </w:r>
      <w:r w:rsidR="00535032">
        <w:t xml:space="preserve"> knowledge bases </w:t>
      </w:r>
      <w:r w:rsidR="00F239B0">
        <w:t xml:space="preserve">that can be used for simulating steady-state growth via flux balance analysis (FBA) </w:t>
      </w:r>
      <w:r w:rsidR="00F239B0">
        <w:fldChar w:fldCharType="begin"/>
      </w:r>
      <w:r w:rsidR="00571EEA">
        <w:instrText xml:space="preserve"> ADDIN ZOTERO_ITEM CSL_CITATION {"citationID":"23mmrtdbtu","properties":{"formattedCitation":"(12)","plainCitation":"(12)"},"citationItems":[{"id":134,"uris":["http://zotero.org/users/2565720/items/ZR2D57BQ"],"uri":["http://zotero.org/users/2565720/items/ZR2D57BQ"],"itemData":{"id":134,"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552A03" w:rsidRPr="00552A03">
        <w:rPr>
          <w:rFonts w:cs="Times New Roman"/>
        </w:rPr>
        <w:t>(12)</w:t>
      </w:r>
      <w:r w:rsidR="00F239B0">
        <w:fldChar w:fldCharType="end"/>
      </w:r>
      <w:r w:rsidR="003840C4">
        <w:t xml:space="preserve"> b</w:t>
      </w:r>
      <w:r w:rsidR="00F239B0">
        <w:t>y generating</w:t>
      </w:r>
      <w:r>
        <w:t xml:space="preserve"> </w:t>
      </w:r>
      <w:r w:rsidR="00172424">
        <w:t xml:space="preserve">constraint-based </w:t>
      </w:r>
      <w:r>
        <w:t>models</w:t>
      </w:r>
      <w:r w:rsidR="00005CD4">
        <w:t xml:space="preserve">. </w:t>
      </w:r>
      <w:r w:rsidR="002670AD">
        <w:t>Using</w:t>
      </w:r>
      <w:r w:rsidR="00005CD4">
        <w:t xml:space="preserve"> these</w:t>
      </w:r>
      <w:r w:rsidR="002670AD">
        <w:t xml:space="preserve"> models</w:t>
      </w:r>
      <w:r w:rsidR="00005CD4">
        <w:t xml:space="preserve">, </w:t>
      </w:r>
      <w:r w:rsidR="002670AD">
        <w:t xml:space="preserve">we can hypothesize </w:t>
      </w:r>
      <w:r w:rsidR="00005CD4">
        <w:t>different metabolic scenarios</w:t>
      </w:r>
      <w:r w:rsidR="002670AD">
        <w:t xml:space="preserve"> that can then be</w:t>
      </w:r>
      <w:r w:rsidR="00005CD4">
        <w:t xml:space="preserve"> tested experimentally</w:t>
      </w:r>
      <w:r w:rsidR="00AD1E85">
        <w:t xml:space="preserve">. </w:t>
      </w:r>
      <w:r w:rsidR="004345D8">
        <w:t>They have</w:t>
      </w:r>
      <w:r w:rsidR="00586344">
        <w:t xml:space="preserve"> helped guide metabolic engineering efforts for production of industrial </w:t>
      </w:r>
      <w:proofErr w:type="spellStart"/>
      <w:r w:rsidR="00586344">
        <w:t>biochemical</w:t>
      </w:r>
      <w:r w:rsidR="00AE21C1">
        <w:t>s</w:t>
      </w:r>
      <w:proofErr w:type="spellEnd"/>
      <w:r w:rsidR="00586344">
        <w:t xml:space="preserve"> in multiple organisms </w:t>
      </w:r>
      <w:r w:rsidR="00586344">
        <w:fldChar w:fldCharType="begin"/>
      </w:r>
      <w:r w:rsidR="00571EEA">
        <w:instrText xml:space="preserve"> ADDIN ZOTERO_ITEM CSL_CITATION {"citationID":"gMaZT752","properties":{"formattedCitation":"(13, 14)","plainCitation":"(13, 14)"},"citationItems":[{"id":378,"uris":["http://zotero.org/users/2565720/items/BTGH8QW4"],"uri":["http://zotero.org/users/2565720/items/BTGH8QW4"],"itemData":{"id":378,"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552A03" w:rsidRPr="00552A03">
        <w:rPr>
          <w:rFonts w:cs="Times New Roman"/>
        </w:rPr>
        <w:t>(13, 14)</w:t>
      </w:r>
      <w:r w:rsidR="00586344">
        <w:fldChar w:fldCharType="end"/>
      </w:r>
      <w:r w:rsidR="00586344">
        <w:t xml:space="preserve">. </w:t>
      </w:r>
      <w:r w:rsidR="00CB5F53">
        <w:t>Similarly, a</w:t>
      </w:r>
      <w:r w:rsidR="009D0324">
        <w:t xml:space="preserve"> genome scale metabolic reconstruction for </w:t>
      </w:r>
      <w:r w:rsidR="009D0324">
        <w:rPr>
          <w:i/>
        </w:rPr>
        <w:t xml:space="preserve">M. maripaludis </w:t>
      </w:r>
      <w:r w:rsidR="009D0324">
        <w:t xml:space="preserve">would </w:t>
      </w:r>
      <w:r w:rsidR="00CB5F53">
        <w:t>not only provide for a</w:t>
      </w:r>
      <w:r w:rsidR="00535032">
        <w:t xml:space="preserve"> </w:t>
      </w:r>
      <w:r w:rsidR="009D0324">
        <w:t>better understanding methanogenesis</w:t>
      </w:r>
      <w:r w:rsidR="00CB5F53">
        <w:t xml:space="preserve"> but also for</w:t>
      </w:r>
      <w:r w:rsidR="009D0324">
        <w:t xml:space="preserve"> </w:t>
      </w:r>
      <w:r w:rsidR="00535032">
        <w:t xml:space="preserve">guiding metabolic engineering efforts </w:t>
      </w:r>
      <w:r w:rsidR="009D0324">
        <w:t xml:space="preserve">that </w:t>
      </w:r>
      <w:r w:rsidR="00CB5F53">
        <w:t xml:space="preserve">could </w:t>
      </w:r>
      <w:r w:rsidR="009D0324">
        <w:t>harness</w:t>
      </w:r>
      <w:r w:rsidR="00535032">
        <w:t xml:space="preserve"> the unique metabolism of </w:t>
      </w:r>
      <w:r w:rsidR="003523DD">
        <w:t>this</w:t>
      </w:r>
      <w:r w:rsidR="00535032">
        <w:t xml:space="preserve"> hydrogenotrophic methanogen. </w:t>
      </w:r>
      <w:r w:rsidR="00CB5F53">
        <w:t xml:space="preserve">Other groups have already created </w:t>
      </w:r>
      <w:r w:rsidR="00BA12DD">
        <w:t>metabolic models</w:t>
      </w:r>
      <w:r w:rsidR="00CB5F53">
        <w:t xml:space="preserve"> of </w:t>
      </w:r>
      <w:r w:rsidR="00DD75BA">
        <w:rPr>
          <w:i/>
        </w:rPr>
        <w:t>M. maripaludis</w:t>
      </w:r>
      <w:r w:rsidR="00CB5F53">
        <w:t xml:space="preserve">; </w:t>
      </w:r>
      <w:r w:rsidR="00DD75BA">
        <w:t xml:space="preserve">as part of a mutualistic community model with </w:t>
      </w:r>
      <w:r w:rsidR="00DD75BA">
        <w:rPr>
          <w:i/>
        </w:rPr>
        <w:t xml:space="preserve">D. vulgaris </w:t>
      </w:r>
      <w:r w:rsidR="00DD75BA">
        <w:rPr>
          <w:i/>
        </w:rPr>
        <w:fldChar w:fldCharType="begin"/>
      </w:r>
      <w:r w:rsidR="00571EEA">
        <w:rPr>
          <w:i/>
        </w:rPr>
        <w:instrText xml:space="preserve"> ADDIN ZOTERO_ITEM CSL_CITATION {"citationID":"1af40venu5","properties":{"formattedCitation":"(15)","plainCitation":"(15)"},"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552A03" w:rsidRPr="00552A03">
        <w:rPr>
          <w:rFonts w:cs="Times New Roman"/>
        </w:rPr>
        <w:t>(15)</w:t>
      </w:r>
      <w:r w:rsidR="00DD75BA">
        <w:rPr>
          <w:i/>
        </w:rPr>
        <w:fldChar w:fldCharType="end"/>
      </w:r>
      <w:r w:rsidR="00E76580">
        <w:rPr>
          <w:i/>
        </w:rPr>
        <w:t xml:space="preserve"> </w:t>
      </w:r>
      <w:r w:rsidR="00BA12DD">
        <w:t>and under axenic conditions</w:t>
      </w:r>
      <w:r w:rsidR="00CB5F53">
        <w:t xml:space="preserve"> </w:t>
      </w:r>
      <w:r w:rsidR="00586344">
        <w:fldChar w:fldCharType="begin"/>
      </w:r>
      <w:r w:rsidR="00571EEA">
        <w:instrText xml:space="preserve"> ADDIN ZOTERO_ITEM CSL_CITATION {"citationID":"Kogtrvcl","properties":{"formattedCitation":"(16)","plainCitation":"(16)"},"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552A03" w:rsidRPr="00552A03">
        <w:rPr>
          <w:rFonts w:cs="Times New Roman"/>
        </w:rPr>
        <w:t>(16)</w:t>
      </w:r>
      <w:r w:rsidR="00586344">
        <w:fldChar w:fldCharType="end"/>
      </w:r>
      <w:r w:rsidR="00586344">
        <w:t xml:space="preserve">. </w:t>
      </w:r>
      <w:r w:rsidR="00E76580">
        <w:t xml:space="preserve">In the former case, the model of </w:t>
      </w:r>
      <w:r w:rsidR="00E76580">
        <w:rPr>
          <w:i/>
        </w:rPr>
        <w:t xml:space="preserve">M. maripaludis </w:t>
      </w:r>
      <w:r w:rsidR="00E76580">
        <w:t xml:space="preserve">represented only core metabolism and was used primarily to investigate interactions between the two different species rather than probe the depths of </w:t>
      </w:r>
      <w:r w:rsidR="009C1745">
        <w:t xml:space="preserve">the </w:t>
      </w:r>
      <w:r w:rsidR="00E76580">
        <w:t xml:space="preserve">organism’s metabolism </w:t>
      </w:r>
      <w:r w:rsidR="00E76580">
        <w:fldChar w:fldCharType="begin"/>
      </w:r>
      <w:r w:rsidR="00571EEA">
        <w:instrText xml:space="preserve"> ADDIN ZOTERO_ITEM CSL_CITATION {"citationID":"1dltmdo1v","properties":{"formattedCitation":"(15)","plainCitation":"(15)"},"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552A03" w:rsidRPr="00552A03">
        <w:rPr>
          <w:rFonts w:cs="Times New Roman"/>
        </w:rPr>
        <w:t>(15)</w:t>
      </w:r>
      <w:r w:rsidR="00E76580">
        <w:fldChar w:fldCharType="end"/>
      </w:r>
      <w:r w:rsidR="00E76580">
        <w:t xml:space="preserve">. The latter case was the first genome-scale metabolic reconstruction of </w:t>
      </w:r>
      <w:r w:rsidR="00E76580">
        <w:rPr>
          <w:i/>
        </w:rPr>
        <w:t>M</w:t>
      </w:r>
      <w:r w:rsidR="007F0F45">
        <w:rPr>
          <w:i/>
        </w:rPr>
        <w:t xml:space="preserve">. maripaludis </w:t>
      </w:r>
      <w:r w:rsidR="00E76580" w:rsidRPr="00FC7166">
        <w:fldChar w:fldCharType="begin"/>
      </w:r>
      <w:r w:rsidR="00571EEA">
        <w:instrText xml:space="preserve"> ADDIN ZOTERO_ITEM CSL_CITATION {"citationID":"1sdk81auok","properties":{"formattedCitation":"(16)","plainCitation":"(16)"},"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552A03" w:rsidRPr="00552A03">
        <w:rPr>
          <w:rFonts w:cs="Times New Roman"/>
        </w:rPr>
        <w:t>(16)</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0C35D5">
        <w:t>.</w:t>
      </w:r>
      <w:r w:rsidR="002E4EC0">
        <w:t xml:space="preserve"> </w:t>
      </w:r>
    </w:p>
    <w:p w14:paraId="4BFAB246" w14:textId="5DF7FFD6" w:rsidR="00414739" w:rsidRPr="0077549E" w:rsidRDefault="009C1745" w:rsidP="00B042B4">
      <w:pPr>
        <w:spacing w:line="480" w:lineRule="auto"/>
      </w:pPr>
      <w:r>
        <w:t>In our model,</w:t>
      </w:r>
      <w:r w:rsidR="007F0F45">
        <w:t xml:space="preserve"> </w:t>
      </w:r>
      <w:r w:rsidR="00B25F12">
        <w:t>iMR540</w:t>
      </w:r>
      <w:r w:rsidR="007F0F45">
        <w:t xml:space="preserve">, </w:t>
      </w:r>
      <w:r>
        <w:t xml:space="preserve">we made </w:t>
      </w:r>
      <w:r w:rsidR="00F819FC">
        <w:t>important</w:t>
      </w:r>
      <w:r>
        <w:t xml:space="preserve"> refinements by updating various pathways</w:t>
      </w:r>
      <w:r w:rsidR="007F0F45">
        <w:rPr>
          <w:i/>
        </w:rPr>
        <w:t xml:space="preserve"> </w:t>
      </w:r>
      <w:r w:rsidR="007F0F45">
        <w:t xml:space="preserve">based on </w:t>
      </w:r>
      <w:r>
        <w:t xml:space="preserve">recent </w:t>
      </w:r>
      <w:r w:rsidR="007F0F45">
        <w:t>literature</w:t>
      </w:r>
      <w:r w:rsidR="007F0F45">
        <w:rPr>
          <w:i/>
        </w:rPr>
        <w:t>.</w:t>
      </w:r>
      <w:r>
        <w:t xml:space="preserve"> </w:t>
      </w:r>
      <w:r w:rsidR="00F819FC">
        <w:t>The most critical was the</w:t>
      </w:r>
      <w:r>
        <w:t xml:space="preserve"> </w:t>
      </w:r>
      <w:r w:rsidR="00F819FC">
        <w:t>critical electron bifurcation step</w:t>
      </w:r>
      <w:r>
        <w:t xml:space="preserve"> that has been </w:t>
      </w:r>
      <w:r w:rsidR="00F819FC">
        <w:t>described above as it</w:t>
      </w:r>
      <w:r w:rsidRPr="009C1745">
        <w:t xml:space="preserve"> </w:t>
      </w:r>
      <w:r w:rsidR="00F819FC">
        <w:t>e</w:t>
      </w:r>
      <w:r w:rsidR="00E90ACA">
        <w:t>xplain</w:t>
      </w:r>
      <w:r w:rsidR="00FD7D2E">
        <w:t>s</w:t>
      </w:r>
      <w:r w:rsidR="00E90ACA">
        <w:t xml:space="preserve"> the ability for this organism to grow despite the lack of </w:t>
      </w:r>
      <w:r w:rsidR="00A24003">
        <w:t xml:space="preserve">additional </w:t>
      </w:r>
      <w:r w:rsidR="00E90ACA">
        <w:t>membrane related energy coupling sites</w:t>
      </w:r>
      <w:r w:rsidR="00F819FC">
        <w:t xml:space="preserve"> (</w:t>
      </w:r>
      <w:r w:rsidR="00F819FC" w:rsidRPr="002F28F6">
        <w:rPr>
          <w:highlight w:val="yellow"/>
        </w:rPr>
        <w:t>ref</w:t>
      </w:r>
      <w:r w:rsidR="00F819FC">
        <w:t>)</w:t>
      </w:r>
      <w:r w:rsidR="007F0F45">
        <w:t>.</w:t>
      </w:r>
      <w:r w:rsidR="00F27938">
        <w:t xml:space="preserve"> </w:t>
      </w:r>
      <w:r w:rsidR="004B6D79">
        <w:t>This also includes eliminating</w:t>
      </w:r>
      <w:r w:rsidR="00F27938">
        <w:t xml:space="preserve"> methanophenazine utilization</w:t>
      </w:r>
      <w:r w:rsidR="004B6D79">
        <w:t xml:space="preserve"> and synthesis</w:t>
      </w:r>
      <w:r w:rsidR="002F28F6">
        <w:t>,</w:t>
      </w:r>
      <w:r w:rsidR="004B6D79">
        <w:t xml:space="preserve"> which is part of the membrane bound </w:t>
      </w:r>
      <w:r w:rsidR="007E1FB5">
        <w:t xml:space="preserve">electron transport </w:t>
      </w:r>
      <w:r w:rsidR="004B6D79">
        <w:t xml:space="preserve">system of the methylotrophic methanogens and absent </w:t>
      </w:r>
      <w:r w:rsidR="00F27938">
        <w:t xml:space="preserve">in hydrogenotrophic methanogens </w:t>
      </w:r>
      <w:r w:rsidR="00F27938">
        <w:fldChar w:fldCharType="begin"/>
      </w:r>
      <w:r w:rsidR="00571EEA">
        <w:instrText xml:space="preserve"> ADDIN ZOTERO_ITEM CSL_CITATION {"citationID":"1a0pt8kc57","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B65741" w:rsidRPr="00B65741">
        <w:rPr>
          <w:rFonts w:cs="Times New Roman"/>
        </w:rPr>
        <w:t>(4)</w:t>
      </w:r>
      <w:r w:rsidR="00F27938">
        <w:fldChar w:fldCharType="end"/>
      </w:r>
      <w:r w:rsidR="004B6D79">
        <w:t xml:space="preserve">. Additional changes include </w:t>
      </w:r>
      <w:r w:rsidR="00FD7D2E">
        <w:t xml:space="preserve">a corrected </w:t>
      </w:r>
      <w:r w:rsidR="007F0F45">
        <w:t xml:space="preserve">sulfur assimilation </w:t>
      </w:r>
      <w:r w:rsidR="00FD7D2E">
        <w:t xml:space="preserve">pathway </w:t>
      </w:r>
      <w:r w:rsidR="0008303F">
        <w:fldChar w:fldCharType="begin"/>
      </w:r>
      <w:r w:rsidR="00571EEA">
        <w:instrText xml:space="preserve"> ADDIN ZOTERO_ITEM CSL_CITATION {"citationID":"1h3qdse1eh","properties":{"formattedCitation":"(17)","plainCitation":"(17)"},"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552A03" w:rsidRPr="00552A03">
        <w:rPr>
          <w:rFonts w:cs="Times New Roman"/>
        </w:rPr>
        <w:t>(17)</w:t>
      </w:r>
      <w:r w:rsidR="0008303F">
        <w:fldChar w:fldCharType="end"/>
      </w:r>
      <w:r w:rsidR="00166CBF">
        <w:t xml:space="preserve">, and </w:t>
      </w:r>
      <w:r w:rsidR="007E1FB5">
        <w:t xml:space="preserve">the addition of </w:t>
      </w:r>
      <w:r w:rsidR="00FD7D2E">
        <w:t xml:space="preserve">various </w:t>
      </w:r>
      <w:r w:rsidR="00166CBF">
        <w:t xml:space="preserve">biosynthesis pathways for all of the unique coenzymes involved in methanogenesis </w:t>
      </w:r>
      <w:r w:rsidR="00166CBF">
        <w:fldChar w:fldCharType="begin"/>
      </w:r>
      <w:r w:rsidR="00571EEA">
        <w:instrText xml:space="preserve"> ADDIN ZOTERO_ITEM CSL_CITATION {"citationID":"27j6dj3qma","properties":{"formattedCitation":"(18)","plainCitation":"(18)"},"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552A03" w:rsidRPr="00552A03">
        <w:rPr>
          <w:rFonts w:cs="Times New Roman"/>
        </w:rPr>
        <w:t>(18)</w:t>
      </w:r>
      <w:r w:rsidR="00166CBF">
        <w:fldChar w:fldCharType="end"/>
      </w:r>
      <w:r w:rsidR="00166CBF">
        <w:t xml:space="preserve">. </w:t>
      </w:r>
      <w:r w:rsidR="00037BDF">
        <w:t xml:space="preserve">We </w:t>
      </w:r>
      <w:r w:rsidR="00FD7D2E">
        <w:t xml:space="preserve">also </w:t>
      </w:r>
      <w:r w:rsidR="00037BDF">
        <w:lastRenderedPageBreak/>
        <w:t>increased genome coverage and homology by employing likelihood-based gap</w:t>
      </w:r>
      <w:r w:rsidR="00BB4897">
        <w:t xml:space="preserve"> </w:t>
      </w:r>
      <w:r w:rsidR="00037BDF">
        <w:t xml:space="preserve">filling, a technique that fills reaction gaps based on probability rather than on parsimony </w:t>
      </w:r>
      <w:r w:rsidR="00037BDF">
        <w:fldChar w:fldCharType="begin"/>
      </w:r>
      <w:r w:rsidR="00571EEA">
        <w:instrText xml:space="preserve"> ADDIN ZOTERO_ITEM CSL_CITATION {"citationID":"25fukdkllf","properties":{"formattedCitation":"(19)","plainCitation":"(19)"},"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552A03" w:rsidRPr="00552A03">
        <w:rPr>
          <w:rFonts w:cs="Times New Roman"/>
        </w:rPr>
        <w:t>(19)</w:t>
      </w:r>
      <w:r w:rsidR="00037BDF">
        <w:fldChar w:fldCharType="end"/>
      </w:r>
      <w:r w:rsidR="00037BDF">
        <w:t xml:space="preserve">. </w:t>
      </w:r>
      <w:r w:rsidR="00B042B4">
        <w:t>Our reconstruction is the first manually-curated genome scale reconstruction to emplo</w:t>
      </w:r>
      <w:r w:rsidR="007F0F45">
        <w:t>y likelihood based gap filling.</w:t>
      </w:r>
      <w:r w:rsidR="00FA60EB">
        <w:t xml:space="preserve"> Furthermore, we expanded the scope of our reconstruction beyond stoichiometry by </w:t>
      </w:r>
      <w:r w:rsidR="00C31A11">
        <w:t xml:space="preserve">creating a new method to approximate overall model free energy. </w:t>
      </w:r>
      <w:r w:rsidR="00BC613A">
        <w:t xml:space="preserve">This is an especially salient consideration for methanogenic archaea, which can grow close to the thermodynamic limits that support life </w:t>
      </w:r>
      <w:r w:rsidR="00BC613A">
        <w:fldChar w:fldCharType="begin"/>
      </w:r>
      <w:r w:rsidR="00571EEA">
        <w:instrText xml:space="preserve"> ADDIN ZOTERO_ITEM CSL_CITATION {"citationID":"3ufgh9csi","properties":{"formattedCitation":"(20)","plainCitation":"(20)"},"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552A03" w:rsidRPr="00552A03">
        <w:rPr>
          <w:rFonts w:cs="Times New Roman"/>
        </w:rPr>
        <w:t>(20)</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second law of thermodynamics to metabolic models to restrict reaction directionalities in the direction of negative free energy generation </w:t>
      </w:r>
      <w:r w:rsidR="00C073FF">
        <w:fldChar w:fldCharType="begin"/>
      </w:r>
      <w:r w:rsidR="00571EEA">
        <w:instrText xml:space="preserve"> ADDIN ZOTERO_ITEM CSL_CITATION {"citationID":"bifkhgkpm","properties":{"formattedCitation":"(21, 22)","plainCitation":"(21, 22)"},"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552A03" w:rsidRPr="00552A03">
        <w:rPr>
          <w:rFonts w:cs="Times New Roman"/>
        </w:rPr>
        <w:t>(21, 22)</w:t>
      </w:r>
      <w:r w:rsidR="00C073FF">
        <w:fldChar w:fldCharType="end"/>
      </w:r>
      <w:r w:rsidR="00C073FF">
        <w:t xml:space="preserve">. Rather than apply thermodynamic constraints to every metabolic reaction, </w:t>
      </w:r>
      <w:r w:rsidR="0008303F">
        <w:t>we created a</w:t>
      </w:r>
      <w:r w:rsidR="00C31A11">
        <w:t xml:space="preserve"> method </w:t>
      </w:r>
      <w:r w:rsidR="0008303F">
        <w:t xml:space="preserve">that </w:t>
      </w:r>
      <w:r w:rsidR="00C073FF">
        <w:t>predict</w:t>
      </w:r>
      <w:r w:rsidR="00C31A11">
        <w:t>s</w:t>
      </w:r>
      <w:r w:rsidR="00C073FF">
        <w:t xml:space="preserve"> overall free energy generated 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combining these novel thermodynamic considerations</w:t>
      </w:r>
      <w:r w:rsidR="00666EBB">
        <w:t xml:space="preserve"> with stoichiometric information, </w:t>
      </w:r>
      <w:r w:rsidR="00B25F12">
        <w:t>iMR540</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6B9617D2" w14:textId="77777777" w:rsidR="00C00B12" w:rsidRDefault="00C00B12" w:rsidP="00C00B12">
      <w:pPr>
        <w:pStyle w:val="Heading1"/>
      </w:pPr>
      <w:r>
        <w:t>Methods</w:t>
      </w:r>
    </w:p>
    <w:p w14:paraId="781CBECF" w14:textId="3D16F7E6" w:rsidR="00467AD6" w:rsidRDefault="00467AD6" w:rsidP="00467AD6">
      <w:pPr>
        <w:pStyle w:val="Heading2"/>
      </w:pPr>
      <w:r>
        <w:t>Genome Scale Reconstruction</w:t>
      </w:r>
      <w:r w:rsidR="00875625">
        <w:t xml:space="preserve"> Procedure</w:t>
      </w:r>
    </w:p>
    <w:p w14:paraId="718A59CC" w14:textId="6E4DD63E"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571EEA">
        <w:instrText xml:space="preserve"> ADDIN ZOTERO_ITEM CSL_CITATION {"citationID":"s5ikv23n5","properties":{"formattedCitation":"(23)","plainCitation":"(23)"},"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552A03" w:rsidRPr="00552A03">
        <w:rPr>
          <w:rFonts w:cs="Times New Roman"/>
        </w:rPr>
        <w:t>(23)</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571EEA">
        <w:instrText xml:space="preserve"> ADDIN ZOTERO_ITEM CSL_CITATION {"citationID":"1p04ht0slc","properties":{"formattedCitation":"{\\rtf (24\\uc0\\u8211{}26)}","plainCitation":"(24–26)"},"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67,"uris":["http://zotero.org/users/2565720/items/MDA5KZBC"],"uri":["http://zotero.org/users/2565720/items/MDA5KZBC"],"itemData":{"id":67,"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552A03" w:rsidRPr="00552A03">
        <w:rPr>
          <w:rFonts w:cs="Times New Roman"/>
          <w:szCs w:val="24"/>
        </w:rPr>
        <w:t>(24–26)</w:t>
      </w:r>
      <w:r>
        <w:fldChar w:fldCharType="end"/>
      </w:r>
      <w:r w:rsidR="004862FB">
        <w:t>; we chose</w:t>
      </w:r>
      <w:r>
        <w:t xml:space="preserve"> the Department of Energy Systems Biology Knowledgebase (</w:t>
      </w:r>
      <w:proofErr w:type="spellStart"/>
      <w:r w:rsidR="00955999">
        <w:t>Kbase</w:t>
      </w:r>
      <w:proofErr w:type="spellEnd"/>
      <w:r w:rsidR="00955999">
        <w:t xml:space="preserv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571EEA">
        <w:instrText xml:space="preserve"> ADDIN ZOTERO_ITEM CSL_CITATION {"citationID":"fi08jgict","properties":{"formattedCitation":"(26)","plainCitation":"(26)"},"citationItems":[{"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552A03" w:rsidRPr="00552A03">
        <w:rPr>
          <w:rFonts w:cs="Times New Roman"/>
        </w:rPr>
        <w:t>(26)</w:t>
      </w:r>
      <w:r>
        <w:fldChar w:fldCharType="end"/>
      </w:r>
      <w:r>
        <w:t>.</w:t>
      </w:r>
      <w:r w:rsidR="00955999">
        <w:t xml:space="preserve"> </w:t>
      </w:r>
      <w:r w:rsidR="004862FB">
        <w:t xml:space="preserve">We created our first draft reconstruction using the stored </w:t>
      </w:r>
      <w:proofErr w:type="spellStart"/>
      <w:r w:rsidR="004862FB">
        <w:t>Kbase</w:t>
      </w:r>
      <w:proofErr w:type="spellEnd"/>
      <w:r w:rsidR="004862FB">
        <w:t xml:space="preserve"> genome for </w:t>
      </w:r>
      <w:r w:rsidR="004862FB">
        <w:rPr>
          <w:i/>
        </w:rPr>
        <w:t xml:space="preserve">M. maripaludis S2 </w:t>
      </w:r>
      <w:r w:rsidR="004862FB">
        <w:lastRenderedPageBreak/>
        <w:t>(</w:t>
      </w:r>
      <w:r w:rsidR="00D057B6">
        <w:t xml:space="preserve">genome id: </w:t>
      </w:r>
      <w:r w:rsidR="004862FB">
        <w:t xml:space="preserve">kb|g.575) and the automated reconstruction method (“Reconstruct Genome-scale 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method currently not </w:t>
      </w:r>
      <w:r w:rsidR="00464CF2">
        <w:t>supported</w:t>
      </w:r>
      <w:r w:rsidR="004862FB">
        <w:t xml:space="preserve"> </w:t>
      </w:r>
      <w:r w:rsidR="00464CF2">
        <w:t>in</w:t>
      </w:r>
      <w:r w:rsidR="004862FB">
        <w:t xml:space="preserve"> </w:t>
      </w:r>
      <w:proofErr w:type="spellStart"/>
      <w:r w:rsidR="004862FB">
        <w:t>Kbase</w:t>
      </w:r>
      <w:proofErr w:type="spellEnd"/>
      <w:r w:rsidR="004862FB">
        <w:t xml:space="preserve"> Narrative Interface). </w:t>
      </w:r>
      <w:r w:rsidR="00E856C5">
        <w:t xml:space="preserve">This </w:t>
      </w:r>
      <w:r w:rsidR="004862FB">
        <w:t>yielded</w:t>
      </w:r>
      <w:r w:rsidR="00E856C5">
        <w:t xml:space="preserve"> the first </w:t>
      </w:r>
      <w:r w:rsidR="004862FB">
        <w:t xml:space="preserve">full </w:t>
      </w:r>
      <w:r w:rsidR="00E856C5">
        <w:t xml:space="preserve">draft of the </w:t>
      </w:r>
      <w:r w:rsidR="00F14B6D">
        <w:t xml:space="preserve">metabolic </w:t>
      </w:r>
      <w:r w:rsidR="004862FB">
        <w:t xml:space="preserve">reconstruction that could be converted to a </w:t>
      </w:r>
      <w:r w:rsidR="009E7673">
        <w:t>simulatable</w:t>
      </w:r>
      <w:r w:rsidR="004862FB">
        <w:t xml:space="preserve"> model.</w:t>
      </w:r>
      <w:r w:rsidR="00673E4C">
        <w:t xml:space="preserve"> </w:t>
      </w:r>
    </w:p>
    <w:p w14:paraId="49B556ED" w14:textId="2DE2163D"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 xml:space="preserve">unique reaction identifiers and names, </w:t>
      </w:r>
      <w:proofErr w:type="gramStart"/>
      <w:r w:rsidR="004A10CC">
        <w:t>then</w:t>
      </w:r>
      <w:proofErr w:type="gramEnd"/>
      <w:r w:rsidR="004A10CC">
        <w:t xml:space="preserve">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Exchange reactions used for introducing metabolites to the extracellular compartment were standardized</w:t>
      </w:r>
      <w:r w:rsidR="00464CF2">
        <w:t xml:space="preserve"> in “EX</w:t>
      </w:r>
      <w:proofErr w:type="gramStart"/>
      <w:r w:rsidR="00464CF2">
        <w:t>_{</w:t>
      </w:r>
      <w:proofErr w:type="gramEnd"/>
      <w:r w:rsidR="00464CF2">
        <w:t>metabolite ID}[</w:t>
      </w:r>
      <w:r w:rsidR="004A10CC">
        <w:t>e0</w:t>
      </w:r>
      <w:r w:rsidR="00464CF2">
        <w:t>]</w:t>
      </w:r>
      <w:r w:rsidR="004A10CC">
        <w:t>” format. Comprehensive information on the reactions, metabolites, and genes in our reconstruction can be found in Supplementary Materials.</w:t>
      </w:r>
      <w:r w:rsidR="00673E4C">
        <w:t xml:space="preserve"> </w:t>
      </w:r>
    </w:p>
    <w:p w14:paraId="4CD49EDC" w14:textId="0BEE8407" w:rsidR="00467AD6" w:rsidRDefault="00955999" w:rsidP="00467AD6">
      <w:pPr>
        <w:pStyle w:val="Heading2"/>
      </w:pPr>
      <w:r>
        <w:t>Model</w:t>
      </w:r>
      <w:r w:rsidR="00467AD6">
        <w:t xml:space="preserve"> Simulations</w:t>
      </w:r>
      <w:r w:rsidR="00875625">
        <w:t xml:space="preserve"> with Flux Balance Analysis</w:t>
      </w:r>
    </w:p>
    <w:p w14:paraId="79246ECA" w14:textId="4CD4B363" w:rsidR="004913FB" w:rsidRDefault="007032A7" w:rsidP="007A2129">
      <w:pPr>
        <w:spacing w:line="480" w:lineRule="auto"/>
      </w:pPr>
      <w:r>
        <w:t>To make rigorous quantitative</w:t>
      </w:r>
      <w:r w:rsidR="00650EC2">
        <w:t xml:space="preserve"> growth</w:t>
      </w:r>
      <w:r>
        <w:t xml:space="preserve"> predictions</w:t>
      </w:r>
      <w:r w:rsidR="00650EC2">
        <w:t xml:space="preserve">, </w:t>
      </w:r>
      <w:r>
        <w:t xml:space="preserve">a genome scale metabolic reconstruction </w:t>
      </w:r>
      <w:r w:rsidR="00464CF2">
        <w:t>can</w:t>
      </w:r>
      <w:r>
        <w:t xml:space="preserve"> be converted to a simulatable model. Reactions and their participating metabolites in the metabolic network are connected via the stoichiometric matrix (S), which contains the </w:t>
      </w:r>
      <w:r>
        <w:lastRenderedPageBreak/>
        <w:t>stoichiometric coefficients for each metabolite (row) in each reaction (colu</w:t>
      </w:r>
      <w:r w:rsidR="00AE21C1">
        <w:t>mn). The S-matrix</w:t>
      </w:r>
      <w:r>
        <w:t xml:space="preserve"> is converted to 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w:t>
      </w:r>
      <w:r w:rsidR="00673E4C">
        <w:t xml:space="preserve"> </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4913FB" w14:paraId="30598CCA" w14:textId="77777777" w:rsidTr="004913FB">
        <w:trPr>
          <w:jc w:val="center"/>
        </w:trPr>
        <w:tc>
          <w:tcPr>
            <w:tcW w:w="5760" w:type="dxa"/>
            <w:vAlign w:val="center"/>
          </w:tcPr>
          <w:p w14:paraId="7D8D5F86" w14:textId="07D321B9" w:rsidR="004913FB" w:rsidRDefault="004913FB" w:rsidP="004913FB">
            <w:pPr>
              <w:spacing w:line="480" w:lineRule="auto"/>
              <w:jc w:val="center"/>
            </w:pPr>
            <m:oMathPara>
              <m:oMath>
                <m:r>
                  <w:rPr>
                    <w:rFonts w:ascii="Cambria Math" w:hAnsi="Cambria Math"/>
                  </w:rPr>
                  <m:t>Sv=b</m:t>
                </m:r>
              </m:oMath>
            </m:oMathPara>
          </w:p>
        </w:tc>
        <w:tc>
          <w:tcPr>
            <w:tcW w:w="1638" w:type="dxa"/>
            <w:vAlign w:val="center"/>
          </w:tcPr>
          <w:p w14:paraId="3396842D" w14:textId="380CC8E8" w:rsidR="004913FB" w:rsidRDefault="00737FF9" w:rsidP="004913FB">
            <w:pPr>
              <w:spacing w:line="480" w:lineRule="auto"/>
              <w:jc w:val="center"/>
            </w:pPr>
            <w:r>
              <w:t>[</w:t>
            </w:r>
            <w:r w:rsidR="004913FB">
              <w:t>1</w:t>
            </w:r>
            <w:r>
              <w:t>]</w:t>
            </w:r>
          </w:p>
        </w:tc>
      </w:tr>
    </w:tbl>
    <w:p w14:paraId="13C0F76E" w14:textId="412B1922" w:rsidR="004913FB" w:rsidRDefault="004913FB" w:rsidP="007A2129">
      <w:pPr>
        <w:spacing w:line="480" w:lineRule="auto"/>
      </w:pPr>
      <w:r>
        <w:t>In flux balance analysis (FBA), we further simplify this differential system by assuming our organism is in steady state growth, thus b=0 and the system is linear</w:t>
      </w:r>
      <w:r w:rsidR="009C70DD">
        <w:t xml:space="preserve"> </w:t>
      </w:r>
      <w:r w:rsidR="009E7673">
        <w:fldChar w:fldCharType="begin"/>
      </w:r>
      <w:r w:rsidR="00571EEA">
        <w:instrText xml:space="preserve"> ADDIN ZOTERO_ITEM CSL_CITATION {"citationID":"2d9n7esulj","properties":{"formattedCitation":"(27)","plainCitation":"(27)"},"citationItems":[{"id":118,"uris":["http://zotero.org/users/2565720/items/SBSDG6FQ"],"uri":["http://zotero.org/users/2565720/items/SBSDG6FQ"],"itemData":{"id":118,"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552A03" w:rsidRPr="00552A03">
        <w:rPr>
          <w:rFonts w:cs="Times New Roman"/>
        </w:rPr>
        <w:t>(27)</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4913FB" w14:paraId="5EF0E039" w14:textId="77777777" w:rsidTr="004913FB">
        <w:trPr>
          <w:jc w:val="center"/>
        </w:trPr>
        <w:tc>
          <w:tcPr>
            <w:tcW w:w="5760" w:type="dxa"/>
            <w:vAlign w:val="center"/>
          </w:tcPr>
          <w:p w14:paraId="38D9B2EF" w14:textId="5149DC68" w:rsidR="004913FB" w:rsidRDefault="00D52762" w:rsidP="004913FB">
            <w:pPr>
              <w:spacing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vAlign w:val="center"/>
          </w:tcPr>
          <w:p w14:paraId="12B25844" w14:textId="0E38B8D4" w:rsidR="004913FB" w:rsidRDefault="00737FF9" w:rsidP="004913FB">
            <w:pPr>
              <w:spacing w:line="480" w:lineRule="auto"/>
              <w:jc w:val="center"/>
            </w:pPr>
            <w:r>
              <w:t>[2]</w:t>
            </w:r>
          </w:p>
        </w:tc>
      </w:tr>
    </w:tbl>
    <w:p w14:paraId="1E9C8A37" w14:textId="5C0DA644"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571EEA">
        <w:instrText xml:space="preserve"> ADDIN ZOTERO_ITEM CSL_CITATION {"citationID":"22fl0p9qes","properties":{"formattedCitation":"(28)","plainCitation":"(28)"},"citationItems":[{"id":136,"uris":["http://zotero.org/users/2565720/items/BGJUNAHR"],"uri":["http://zotero.org/users/2565720/items/BGJUNAHR"],"itemData":{"id":136,"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552A03" w:rsidRPr="00552A03">
        <w:rPr>
          <w:rFonts w:cs="Times New Roman"/>
        </w:rPr>
        <w:t>(28)</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571EEA">
        <w:instrText xml:space="preserve"> ADDIN ZOTERO_ITEM CSL_CITATION {"citationID":"1bn2iq8r9d","properties":{"formattedCitation":"(29)","plainCitation":"(29)"},"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552A03" w:rsidRPr="00552A03">
        <w:rPr>
          <w:rFonts w:cs="Times New Roman"/>
        </w:rPr>
        <w:t>(29)</w:t>
      </w:r>
      <w:r w:rsidR="00643EEA">
        <w:fldChar w:fldCharType="end"/>
      </w:r>
      <w:r w:rsidR="00650EC2">
        <w:t xml:space="preserve"> in </w:t>
      </w:r>
      <w:r w:rsidR="00643EEA">
        <w:t>MATLAB [7.14.0.739] (The MathWorks Inc., Natick, MA)</w:t>
      </w:r>
      <w:r w:rsidR="00650EC2">
        <w:t>.</w:t>
      </w:r>
      <w:r w:rsidR="00467AD6">
        <w:t xml:space="preserve"> </w:t>
      </w:r>
    </w:p>
    <w:p w14:paraId="13DF49D2" w14:textId="25DF4A8D" w:rsidR="00467AD6" w:rsidRDefault="00D057B6" w:rsidP="007A2129">
      <w:pPr>
        <w:spacing w:line="480" w:lineRule="auto"/>
      </w:pPr>
      <w:r>
        <w:t xml:space="preserve">To encourage model transparency </w:t>
      </w:r>
      <w:r>
        <w:fldChar w:fldCharType="begin"/>
      </w:r>
      <w:r w:rsidR="00571EEA">
        <w:instrText xml:space="preserve"> ADDIN ZOTERO_ITEM CSL_CITATION {"citationID":"1h957cjtvu","properties":{"formattedCitation":"(30)","plainCitation":"(30)"},"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552A03" w:rsidRPr="00552A03">
        <w:rPr>
          <w:rFonts w:cs="Times New Roman"/>
        </w:rPr>
        <w:t>(30)</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w:t>
      </w:r>
      <w:r w:rsidR="00D52762">
        <w:t>Supplementary Materials</w:t>
      </w:r>
      <w:r w:rsidR="00C61E65">
        <w:t>)</w:t>
      </w:r>
      <w:r>
        <w:t xml:space="preserve">. </w:t>
      </w:r>
      <w:r w:rsidR="00C61E65">
        <w:t xml:space="preserve">We also wrote numerous functions to help modify the reaction network, retrieve specific useful pieces of information from model simulations, and diagnose </w:t>
      </w:r>
      <w:r w:rsidR="00C61E65">
        <w:lastRenderedPageBreak/>
        <w:t xml:space="preserve">issues that may arise during model use. For several of these functions, we used the Paint4Net toolbox </w:t>
      </w:r>
      <w:r w:rsidR="00C61E65">
        <w:fldChar w:fldCharType="begin"/>
      </w:r>
      <w:r w:rsidR="00571EEA">
        <w:instrText xml:space="preserve"> ADDIN ZOTERO_ITEM CSL_CITATION {"citationID":"r4kr1jhdr","properties":{"formattedCitation":"(31)","plainCitation":"(31)"},"citationItems":[{"id":352,"uris":["http://zotero.org/users/2565720/items/8FNGF794"],"uri":["http://zotero.org/users/2565720/items/8FNGF794"],"itemData":{"id":352,"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552A03" w:rsidRPr="00552A03">
        <w:rPr>
          <w:rFonts w:cs="Times New Roman"/>
        </w:rPr>
        <w:t>(31)</w:t>
      </w:r>
      <w:r w:rsidR="00C61E65">
        <w:fldChar w:fldCharType="end"/>
      </w:r>
      <w:r w:rsidR="00C61E65">
        <w:t xml:space="preserve"> to draw flux maps that show the direction and magnitude of fluxes in a given FBA solution.</w:t>
      </w:r>
      <w:r w:rsidR="00673E4C">
        <w:t xml:space="preserve"> </w:t>
      </w:r>
      <w:r w:rsidR="00C61E65">
        <w:t xml:space="preserve">A limited number of our functions are included </w:t>
      </w:r>
      <w:r w:rsidR="00464CF2">
        <w:t>with this manuscript</w:t>
      </w:r>
      <w:r w:rsidR="00C61E65">
        <w:t xml:space="preserve"> in their current versions</w:t>
      </w:r>
      <w:r w:rsidR="00C91990">
        <w:t xml:space="preserve"> (</w:t>
      </w:r>
      <w:r w:rsidR="00D52762">
        <w:t>Supplementary Materials</w:t>
      </w:r>
      <w:r w:rsidR="00C91990">
        <w:t xml:space="preserve">) with </w:t>
      </w:r>
      <w:r w:rsidR="00C61E65">
        <w:t xml:space="preserve">the full </w:t>
      </w:r>
      <w:r w:rsidR="00C91990">
        <w:t xml:space="preserve">set of </w:t>
      </w:r>
      <w:r w:rsidR="00464CF2">
        <w:t xml:space="preserve">up-to-date </w:t>
      </w:r>
      <w:r w:rsidR="00C91990">
        <w:t>tools</w:t>
      </w:r>
      <w:r w:rsidR="00C61E65">
        <w:t xml:space="preserve"> available on </w:t>
      </w:r>
      <w:proofErr w:type="spellStart"/>
      <w:r w:rsidR="00C61E65">
        <w:t>Github</w:t>
      </w:r>
      <w:proofErr w:type="spellEnd"/>
      <w:r w:rsidR="00C61E65">
        <w:t xml:space="preserve"> (</w:t>
      </w:r>
      <w:r w:rsidR="00C61E65" w:rsidRPr="005B2988">
        <w:t>https://github.com/marichards/methanococcus</w:t>
      </w:r>
      <w:r w:rsidR="00C61E65">
        <w:t>)</w:t>
      </w:r>
      <w:r w:rsidR="00C91990">
        <w:t>.</w:t>
      </w:r>
    </w:p>
    <w:p w14:paraId="29A4D9D0" w14:textId="77777777" w:rsidR="00467AD6" w:rsidRDefault="00467AD6" w:rsidP="00467AD6">
      <w:pPr>
        <w:pStyle w:val="Heading2"/>
      </w:pPr>
      <w:r>
        <w:t>Gene Knockout Phenotype Simulations</w:t>
      </w:r>
    </w:p>
    <w:p w14:paraId="3444B6D0" w14:textId="3AD112A6"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w:t>
      </w:r>
      <w:proofErr w:type="spellStart"/>
      <w:r w:rsidR="00C61E65">
        <w:t>simul</w:t>
      </w:r>
      <w:r>
        <w:t>ate</w:t>
      </w:r>
      <w:r w:rsidR="001A5358">
        <w:t>KOPanel.m</w:t>
      </w:r>
      <w:proofErr w:type="spellEnd"/>
      <w:r w:rsidR="001A5358">
        <w:t>”</w:t>
      </w:r>
      <w:r w:rsidR="004B6EF9">
        <w:t xml:space="preserve"> </w:t>
      </w:r>
      <w:r w:rsidR="000408FB">
        <w:t>(</w:t>
      </w:r>
      <w:r w:rsidR="00D52762">
        <w:t>Supplementary Materials</w:t>
      </w:r>
      <w:r w:rsidR="000408FB">
        <w:t xml:space="preserve">), which relies heavily on </w:t>
      </w:r>
      <w:r w:rsidR="004B6EF9">
        <w:t>the “</w:t>
      </w:r>
      <w:proofErr w:type="spellStart"/>
      <w:r w:rsidR="004B6EF9">
        <w:t>deleteModelGenes.m</w:t>
      </w:r>
      <w:proofErr w:type="spellEnd"/>
      <w:r w:rsidR="004B6EF9">
        <w:t xml:space="preserve">” function in the COBRA Toolbox 2.0 </w:t>
      </w:r>
      <w:r w:rsidR="004B6EF9">
        <w:fldChar w:fldCharType="begin"/>
      </w:r>
      <w:r w:rsidR="00571EEA">
        <w:instrText xml:space="preserve"> ADDIN ZOTERO_ITEM CSL_CITATION {"citationID":"23arsu02dt","properties":{"formattedCitation":"(29)","plainCitation":"(29)"},"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552A03" w:rsidRPr="00552A03">
        <w:rPr>
          <w:rFonts w:cs="Times New Roman"/>
        </w:rPr>
        <w:t>(29)</w:t>
      </w:r>
      <w:r w:rsidR="004B6EF9">
        <w:fldChar w:fldCharType="end"/>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571EEA">
        <w:instrText xml:space="preserve"> ADDIN ZOTERO_ITEM CSL_CITATION {"citationID":"5q8b5tpu8","properties":{"formattedCitation":"{\\rtf (32\\uc0\\u8211{}37)}","plainCitation":"(32–37)"},"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552A03" w:rsidRPr="00552A03">
        <w:rPr>
          <w:rFonts w:cs="Times New Roman"/>
          <w:szCs w:val="24"/>
        </w:rPr>
        <w:t>(32–37)</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known phenotypes with wet lab data. We further </w:t>
      </w:r>
      <w:r w:rsidR="00467AD6">
        <w:t>evaluated our model’s performance using the Matthews correlation coefficient</w:t>
      </w:r>
      <w:r w:rsidR="004B6EF9">
        <w:t xml:space="preserve"> (MCC)</w:t>
      </w:r>
      <w:r w:rsidR="00464CF2">
        <w:t xml:space="preserve">, a metric that evaluates correlation based on a -1 to 1 scale </w:t>
      </w:r>
      <w:r w:rsidR="00467AD6">
        <w:fldChar w:fldCharType="begin"/>
      </w:r>
      <w:r w:rsidR="00571EEA">
        <w:instrText xml:space="preserve"> ADDIN ZOTERO_ITEM CSL_CITATION {"citationID":"2l8nkmudm4","properties":{"formattedCitation":"(38)","plainCitation":"(38)"},"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552A03" w:rsidRPr="00552A03">
        <w:rPr>
          <w:rFonts w:cs="Times New Roman"/>
        </w:rPr>
        <w:t>(38)</w:t>
      </w:r>
      <w:r w:rsidR="00467AD6">
        <w:fldChar w:fldCharType="end"/>
      </w:r>
      <w:r w:rsidR="00A86F5B">
        <w:t xml:space="preserve">: </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A86F5B" w14:paraId="3F398A8D" w14:textId="77777777" w:rsidTr="00A86F5B">
        <w:trPr>
          <w:jc w:val="center"/>
        </w:trPr>
        <w:tc>
          <w:tcPr>
            <w:tcW w:w="5760" w:type="dxa"/>
            <w:vAlign w:val="center"/>
          </w:tcPr>
          <w:p w14:paraId="2A2902F7" w14:textId="7C58732D" w:rsidR="00A86F5B" w:rsidRDefault="00A86F5B" w:rsidP="00A86F5B">
            <w:pPr>
              <w:jc w:val="center"/>
            </w:pPr>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vAlign w:val="bottom"/>
          </w:tcPr>
          <w:p w14:paraId="026386DD" w14:textId="77500246" w:rsidR="00A86F5B" w:rsidRDefault="00737FF9" w:rsidP="00737FF9">
            <w:pPr>
              <w:spacing w:line="480" w:lineRule="auto"/>
              <w:jc w:val="center"/>
            </w:pPr>
            <w:r>
              <w:t>[</w:t>
            </w:r>
            <w:r w:rsidR="00A86F5B">
              <w:t>3</w:t>
            </w:r>
            <w:r>
              <w:t>]</w:t>
            </w:r>
          </w:p>
        </w:tc>
      </w:tr>
    </w:tbl>
    <w:p w14:paraId="637FA1E5" w14:textId="77777777" w:rsidR="00A86F5B" w:rsidRDefault="00A86F5B" w:rsidP="007A2129">
      <w:pPr>
        <w:spacing w:line="480" w:lineRule="auto"/>
      </w:pPr>
    </w:p>
    <w:p w14:paraId="0E5498AF" w14:textId="77777777" w:rsidR="00467AD6" w:rsidRDefault="00467AD6" w:rsidP="00467AD6">
      <w:pPr>
        <w:pStyle w:val="Heading2"/>
      </w:pPr>
      <w:r>
        <w:lastRenderedPageBreak/>
        <w:t xml:space="preserve">Thermodynamic </w:t>
      </w:r>
      <w:r w:rsidR="00643EEA">
        <w:t>Calculations</w:t>
      </w:r>
    </w:p>
    <w:p w14:paraId="56300E09" w14:textId="7C07052D" w:rsidR="00266387" w:rsidRDefault="00A86F5B" w:rsidP="007A2129">
      <w:pPr>
        <w:spacing w:line="480" w:lineRule="auto"/>
      </w:pPr>
      <w:r>
        <w:t xml:space="preserve">We </w:t>
      </w:r>
      <w:r w:rsidR="00650EC2">
        <w:t xml:space="preserve">added </w:t>
      </w:r>
      <w:r>
        <w:t xml:space="preserve">standard </w:t>
      </w:r>
      <w:r w:rsidR="00650EC2">
        <w:t>free energies of formation</w:t>
      </w:r>
      <w:r>
        <w:t xml:space="preserve"> (1 mM, 25</w:t>
      </w:r>
      <w:r>
        <w:rPr>
          <w:rFonts w:cs="Times New Roman"/>
        </w:rPr>
        <w:t>º</w:t>
      </w:r>
      <w:r>
        <w:t>C, 1 bar, pH=7, ionic strength = 0.1 M)</w:t>
      </w:r>
      <w:r w:rsidR="00643EEA">
        <w:t xml:space="preserve"> from the Equilibrator database </w:t>
      </w:r>
      <w:r w:rsidR="00643EEA">
        <w:fldChar w:fldCharType="begin"/>
      </w:r>
      <w:r w:rsidR="00571EEA">
        <w:instrText xml:space="preserve"> ADDIN ZOTERO_ITEM CSL_CITATION {"citationID":"1qrgs5kigv","properties":{"formattedCitation":"(39)","plainCitation":"(39)"},"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552A03" w:rsidRPr="00552A03">
        <w:rPr>
          <w:rFonts w:cs="Times New Roman"/>
        </w:rPr>
        <w:t>(39)</w:t>
      </w:r>
      <w:r w:rsidR="00643EEA">
        <w:fldChar w:fldCharType="end"/>
      </w:r>
      <w:r w:rsidR="00650EC2">
        <w:t xml:space="preserve"> to all exchanges </w:t>
      </w:r>
      <w:r w:rsidR="00643EEA">
        <w:t>reactions</w:t>
      </w:r>
      <w:r w:rsidR="00650EC2">
        <w:t xml:space="preserve"> </w:t>
      </w:r>
      <w:r w:rsidR="00643EEA">
        <w:t xml:space="preserve">for </w:t>
      </w:r>
      <w:r w:rsidR="00650EC2">
        <w:t xml:space="preserve">which these values could be calculated via </w:t>
      </w:r>
      <w:r w:rsidR="00643EEA">
        <w:t xml:space="preserve">the </w:t>
      </w:r>
      <w:r w:rsidR="00650EC2">
        <w:t>group contributi</w:t>
      </w:r>
      <w:r w:rsidR="007A2129">
        <w:t xml:space="preserve">on </w:t>
      </w:r>
      <w:r w:rsidR="00643EEA">
        <w:t xml:space="preserve">method </w:t>
      </w:r>
      <w:r w:rsidR="00643EEA">
        <w:fldChar w:fldCharType="begin"/>
      </w:r>
      <w:r w:rsidR="00571EEA">
        <w:instrText xml:space="preserve"> ADDIN ZOTERO_ITEM CSL_CITATION {"citationID":"2deksjdola","properties":{"formattedCitation":"(40)","plainCitation":"(40)"},"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552A03" w:rsidRPr="00552A03">
        <w:rPr>
          <w:rFonts w:cs="Times New Roman"/>
        </w:rPr>
        <w:t>(40)</w:t>
      </w:r>
      <w:r w:rsidR="00643EEA">
        <w:fldChar w:fldCharType="end"/>
      </w:r>
      <w:r w:rsidR="00650EC2">
        <w:t xml:space="preserve">. </w:t>
      </w:r>
      <w:r>
        <w:t>To incorporate these values into our reconstruction, w</w:t>
      </w:r>
      <w:r w:rsidR="0021112D">
        <w:t>e expanded the standard</w:t>
      </w:r>
      <w:r w:rsidR="00464CF2">
        <w:t xml:space="preserve"> model</w:t>
      </w:r>
      <w:r w:rsidR="0021112D">
        <w:t xml:space="preserve"> structure</w:t>
      </w:r>
      <w:r>
        <w:t xml:space="preserve"> </w:t>
      </w:r>
      <w:r w:rsidR="0021112D">
        <w:t>to include</w:t>
      </w:r>
      <w:r>
        <w:t xml:space="preserve"> a “</w:t>
      </w:r>
      <w:proofErr w:type="spellStart"/>
      <w:r>
        <w:t>freeEnergy</w:t>
      </w:r>
      <w:proofErr w:type="spellEnd"/>
      <w:r>
        <w:t>” numerical array with length equal that of the “reactions” array. For calculating overall free energy of a flux distribution, we created an “</w:t>
      </w:r>
      <w:proofErr w:type="spellStart"/>
      <w:r>
        <w:t>optimizeThermoModel.m</w:t>
      </w:r>
      <w:proofErr w:type="spellEnd"/>
      <w:r>
        <w:t>” code (</w:t>
      </w:r>
      <w:r w:rsidR="00D52762">
        <w:t>Supplementary Materials</w:t>
      </w:r>
      <w:r>
        <w:t xml:space="preserve">) that </w:t>
      </w:r>
      <w:r w:rsidR="001A5358">
        <w:t xml:space="preserve">is built around </w:t>
      </w:r>
      <w:r>
        <w:t>the “</w:t>
      </w:r>
      <w:proofErr w:type="spellStart"/>
      <w:r>
        <w:t>optimizeCbModel.m</w:t>
      </w:r>
      <w:proofErr w:type="spellEnd"/>
      <w:r>
        <w:t xml:space="preserve">” code in the COBRA Toolbox 2.0 </w:t>
      </w:r>
      <w:r>
        <w:fldChar w:fldCharType="begin"/>
      </w:r>
      <w:r w:rsidR="00571EEA">
        <w:instrText xml:space="preserve"> ADDIN ZOTERO_ITEM CSL_CITATION {"citationID":"25t4h6jo3r","properties":{"formattedCitation":"(29)","plainCitation":"(29)"},"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00552A03" w:rsidRPr="00552A03">
        <w:rPr>
          <w:rFonts w:cs="Times New Roman"/>
        </w:rPr>
        <w:t>(29)</w:t>
      </w:r>
      <w:r>
        <w:fldChar w:fldCharType="end"/>
      </w:r>
      <w:r>
        <w:t xml:space="preserve">. </w:t>
      </w:r>
      <w:r w:rsidR="00266387">
        <w:t xml:space="preserve">Our </w:t>
      </w:r>
      <w:r w:rsidR="00F5100D">
        <w:t>script</w:t>
      </w:r>
      <w:r w:rsidR="00266387">
        <w:t xml:space="preserve"> accepts effective concentrations (mM) for specified exchange metabolites, assumes standard concentrations of 1 mM for </w:t>
      </w:r>
      <w:r w:rsidR="00464CF2">
        <w:t>unspecified</w:t>
      </w:r>
      <w:r w:rsidR="00266387">
        <w:t xml:space="preserve"> metabolites, and uses these values to calculate effective metabolite free energies based on the reconstruction’s stored values for each exchange reaction. </w:t>
      </w:r>
      <w:r>
        <w:t xml:space="preserve">Prior to </w:t>
      </w:r>
      <w:r w:rsidR="00266387">
        <w:t xml:space="preserve">performing FBA, we add these free energies </w:t>
      </w:r>
      <w:r>
        <w:t>to the</w:t>
      </w:r>
      <w:r w:rsidR="00266387">
        <w:t xml:space="preserve"> exchange reactions, which </w:t>
      </w:r>
      <w:r w:rsidR="001A5358">
        <w:t xml:space="preserve">ordinarily </w:t>
      </w:r>
      <w:r w:rsidR="00266387">
        <w:t>have the form:</w:t>
      </w:r>
    </w:p>
    <w:p w14:paraId="00972B3C" w14:textId="7E2392EB" w:rsidR="00266387" w:rsidRPr="00266387" w:rsidRDefault="00D52762" w:rsidP="007A2129">
      <w:pPr>
        <w:spacing w:line="480" w:lineRule="auto"/>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40837F0A" w14:textId="1288D386" w:rsidR="00266387" w:rsidRDefault="00266387" w:rsidP="007A2129">
      <w:pPr>
        <w:spacing w:line="480" w:lineRule="auto"/>
        <w:rPr>
          <w:rFonts w:eastAsiaTheme="minorEastAsia"/>
        </w:rPr>
      </w:pPr>
      <w:r>
        <w:rPr>
          <w:rFonts w:eastAsiaTheme="minorEastAsia"/>
        </w:rPr>
        <w:t>We alter these exchanges such that production of a metabolite “creates” free energy equivalent to the metabolite’s free energy of formation:</w:t>
      </w:r>
    </w:p>
    <w:p w14:paraId="0EEC1907" w14:textId="2C4861B6" w:rsidR="00266387" w:rsidRPr="00266387" w:rsidRDefault="00D52762" w:rsidP="007A2129">
      <w:pPr>
        <w:spacing w:line="480" w:lineRule="auto"/>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5646F56B" w14:textId="52D7F353" w:rsidR="00266387" w:rsidRDefault="00266387" w:rsidP="007A2129">
      <w:pPr>
        <w:spacing w:line="480" w:lineRule="auto"/>
        <w:rPr>
          <w:rFonts w:cs="Times New Roman"/>
        </w:rPr>
      </w:pPr>
      <w:r>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rPr>
          <w:rFonts w:cs="Times New Roman"/>
        </w:rPr>
        <w:t>is the stoichiometric coefficient of a new metabolite “</w:t>
      </w:r>
      <w:proofErr w:type="spellStart"/>
      <w:r>
        <w:rPr>
          <w:rFonts w:cs="Times New Roman"/>
        </w:rPr>
        <w:t>dG</w:t>
      </w:r>
      <w:proofErr w:type="spellEnd"/>
      <w:r>
        <w:rPr>
          <w:rFonts w:cs="Times New Roman"/>
        </w:rPr>
        <w:t>” that is used to sum model free energy. Becau</w:t>
      </w:r>
      <w:r w:rsidR="00464CF2">
        <w:rPr>
          <w:rFonts w:cs="Times New Roman"/>
        </w:rPr>
        <w:t>se exchange reactions must</w:t>
      </w:r>
      <w:r>
        <w:rPr>
          <w:rFonts w:cs="Times New Roman"/>
        </w:rPr>
        <w:t xml:space="preserve"> </w:t>
      </w:r>
      <w:r w:rsidR="001A5358">
        <w:rPr>
          <w:rFonts w:cs="Times New Roman"/>
        </w:rPr>
        <w:t>satisfy mass balance by</w:t>
      </w:r>
      <w:r>
        <w:rPr>
          <w:rFonts w:cs="Times New Roman"/>
        </w:rPr>
        <w:t xml:space="preserve"> necessarily </w:t>
      </w:r>
      <w:r w:rsidR="0077549E">
        <w:rPr>
          <w:rFonts w:cs="Times New Roman"/>
        </w:rPr>
        <w:t>enter</w:t>
      </w:r>
      <w:r w:rsidR="001A5358">
        <w:rPr>
          <w:rFonts w:cs="Times New Roman"/>
        </w:rPr>
        <w:t>ing</w:t>
      </w:r>
      <w:r w:rsidR="0077549E">
        <w:rPr>
          <w:rFonts w:cs="Times New Roman"/>
        </w:rPr>
        <w:t xml:space="preserve"> or exit</w:t>
      </w:r>
      <w:r w:rsidR="001A5358">
        <w:rPr>
          <w:rFonts w:cs="Times New Roman"/>
        </w:rPr>
        <w:t>ing</w:t>
      </w:r>
      <w:r w:rsidR="0077549E">
        <w:rPr>
          <w:rFonts w:cs="Times New Roman"/>
        </w:rPr>
        <w:t xml:space="preserve"> the model without </w:t>
      </w:r>
      <w:r w:rsidR="001A5358">
        <w:rPr>
          <w:rFonts w:cs="Times New Roman"/>
        </w:rPr>
        <w:t>creating</w:t>
      </w:r>
      <w:r w:rsidR="0077549E">
        <w:rPr>
          <w:rFonts w:cs="Times New Roman"/>
        </w:rPr>
        <w:t xml:space="preserve"> new metabolites, adding free energies to the model creates an imbalance that we must correct. We restore model balance by allowing “</w:t>
      </w:r>
      <w:proofErr w:type="spellStart"/>
      <w:r w:rsidR="0077549E">
        <w:rPr>
          <w:rFonts w:cs="Times New Roman"/>
        </w:rPr>
        <w:t>dG</w:t>
      </w:r>
      <w:proofErr w:type="spellEnd"/>
      <w:r w:rsidR="0077549E">
        <w:rPr>
          <w:rFonts w:cs="Times New Roman"/>
        </w:rPr>
        <w:t>” to exit the model via its own exchange reaction:</w:t>
      </w:r>
    </w:p>
    <w:p w14:paraId="290D4FA2" w14:textId="41CAB160" w:rsidR="0077549E" w:rsidRPr="0077549E" w:rsidRDefault="0077549E" w:rsidP="007A2129">
      <w:pPr>
        <w:spacing w:line="480" w:lineRule="auto"/>
        <w:rPr>
          <w:rFonts w:eastAsiaTheme="minorEastAsia"/>
        </w:rPr>
      </w:pPr>
      <m:oMathPara>
        <m:oMath>
          <m:r>
            <w:rPr>
              <w:rFonts w:ascii="Cambria Math" w:hAnsi="Cambria Math"/>
            </w:rPr>
            <w:lastRenderedPageBreak/>
            <m:t>dG⇌</m:t>
          </m:r>
        </m:oMath>
      </m:oMathPara>
    </w:p>
    <w:p w14:paraId="66299F5D" w14:textId="1BA9102A" w:rsidR="0077549E" w:rsidRDefault="0077549E" w:rsidP="007A2129">
      <w:pPr>
        <w:spacing w:line="480" w:lineRule="auto"/>
      </w:pPr>
      <w:r>
        <w:rPr>
          <w:rFonts w:eastAsiaTheme="minorEastAsia"/>
        </w:rPr>
        <w:t>Measuring the total</w:t>
      </w:r>
      <w:r w:rsidR="001A5358">
        <w:rPr>
          <w:rFonts w:eastAsiaTheme="minorEastAsia"/>
        </w:rPr>
        <w:t xml:space="preserve"> flux of the exchange reaction </w:t>
      </w:r>
      <w:r>
        <w:rPr>
          <w:rFonts w:eastAsiaTheme="minorEastAsia"/>
        </w:rPr>
        <w:t>gives us an estimation of total free energy being generated in an FBA solution on a per cell mass basis. We have incorporated this thermodynamic calculation into all of our available model simulations (</w:t>
      </w:r>
      <w:r w:rsidR="00D52762">
        <w:rPr>
          <w:rFonts w:eastAsiaTheme="minorEastAsia"/>
        </w:rPr>
        <w:t>Supplementary Materials</w:t>
      </w:r>
      <w:r>
        <w:rPr>
          <w:rFonts w:eastAsiaTheme="minorEastAsia"/>
        </w:rPr>
        <w:t xml:space="preserve">); thus by default, we calculate </w:t>
      </w:r>
      <w:r w:rsidR="001056FA">
        <w:rPr>
          <w:rFonts w:eastAsiaTheme="minorEastAsia"/>
        </w:rPr>
        <w:t xml:space="preserve">and print </w:t>
      </w:r>
      <w:r>
        <w:rPr>
          <w:rFonts w:eastAsiaTheme="minorEastAsia"/>
        </w:rPr>
        <w:t xml:space="preserve">overall model free energy in every flux distribution. </w:t>
      </w:r>
    </w:p>
    <w:p w14:paraId="5C5A7183" w14:textId="06FDF47C" w:rsidR="00FB6A81" w:rsidRDefault="00464CF2" w:rsidP="00FB6A81">
      <w:pPr>
        <w:pStyle w:val="Heading2"/>
      </w:pPr>
      <w:r>
        <w:t xml:space="preserve">Dry Cell Weight </w:t>
      </w:r>
      <w:r w:rsidR="00FB6A81">
        <w:t>Measurements</w:t>
      </w:r>
    </w:p>
    <w:p w14:paraId="14C1A5CE" w14:textId="79D80388" w:rsidR="00650EC2" w:rsidRDefault="00E124F1" w:rsidP="007A2129">
      <w:pPr>
        <w:spacing w:line="480" w:lineRule="auto"/>
      </w:pPr>
      <w:r>
        <w:t xml:space="preserve">Wild type </w:t>
      </w:r>
      <w:r w:rsidR="00FB6A81">
        <w:rPr>
          <w:i/>
        </w:rPr>
        <w:t xml:space="preserve">M. maripaludis S2 </w:t>
      </w:r>
      <w:r w:rsidR="00FB6A81">
        <w:t xml:space="preserve">cells </w:t>
      </w:r>
      <w:r w:rsidR="001056FA">
        <w:t>were grown in a chemically defined medium</w:t>
      </w:r>
      <w:r w:rsidR="00FB6A81">
        <w:t xml:space="preserve"> (</w:t>
      </w:r>
      <w:r w:rsidR="00D52762">
        <w:t>Supplementary Materials</w:t>
      </w:r>
      <w:r w:rsidR="00FB6A81">
        <w:t>) using a 1-L</w:t>
      </w:r>
      <w:r w:rsidR="00650EC2">
        <w:t xml:space="preserve"> chemostat</w:t>
      </w:r>
      <w:r w:rsidR="00FB6A81">
        <w:t xml:space="preserve"> under anaerobic conditions</w:t>
      </w:r>
      <w:r w:rsidR="001056FA">
        <w:t xml:space="preserve"> as described previously </w:t>
      </w:r>
      <w:r w:rsidR="00DC05CC">
        <w:fldChar w:fldCharType="begin"/>
      </w:r>
      <w:r w:rsidR="00571EEA">
        <w:instrText xml:space="preserve"> ADDIN ZOTERO_ITEM CSL_CITATION {"citationID":"1i23cacc4p","properties":{"formattedCitation":"(11)","plainCitation":"(11)"},"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552A03" w:rsidRPr="00552A03">
        <w:rPr>
          <w:rFonts w:cs="Times New Roman"/>
        </w:rPr>
        <w:t>(11)</w:t>
      </w:r>
      <w:r w:rsidR="00DC05CC">
        <w:fldChar w:fldCharType="end"/>
      </w:r>
      <w:r w:rsidR="00FB6A81">
        <w:t xml:space="preserve">. </w:t>
      </w:r>
      <w:r w:rsidR="00464CF2">
        <w:t>The c</w:t>
      </w:r>
      <w:r w:rsidR="00650EC2">
        <w:t>hemostat</w:t>
      </w:r>
      <w:r w:rsidR="00464CF2">
        <w:t xml:space="preserve"> was</w:t>
      </w:r>
      <w:r w:rsidR="002A1B75">
        <w:t xml:space="preserve"> operated</w:t>
      </w:r>
      <w:r w:rsidR="001A5358">
        <w:t xml:space="preserve"> in steady state continuous</w:t>
      </w:r>
      <w:r w:rsidR="00FB6A81">
        <w:t xml:space="preserve"> mode</w:t>
      </w:r>
      <w:r w:rsidR="001A5358">
        <w:t xml:space="preserve"> </w:t>
      </w:r>
      <w:r w:rsidR="002A1B75">
        <w:t>under H</w:t>
      </w:r>
      <w:r w:rsidR="002A1B75" w:rsidRPr="002A1B75">
        <w:rPr>
          <w:vertAlign w:val="subscript"/>
        </w:rPr>
        <w:t>2</w:t>
      </w:r>
      <w:r w:rsidR="002A1B75">
        <w:t xml:space="preserve">-limiting conditions to match model simulation conditions, </w:t>
      </w:r>
      <w:r w:rsidR="00FB6A81">
        <w:t xml:space="preserve">with gas flows of </w:t>
      </w:r>
      <w:r w:rsidR="002A1B75">
        <w:t>10-15 mL</w:t>
      </w:r>
      <w:r w:rsidR="00FB6A81">
        <w:t>/</w:t>
      </w:r>
      <w:r w:rsidR="002A1B75">
        <w:t>min</w:t>
      </w:r>
      <w:r w:rsidR="00FB6A81">
        <w:t xml:space="preserve"> H</w:t>
      </w:r>
      <w:r w:rsidR="00FB6A81" w:rsidRPr="00FB6A81">
        <w:rPr>
          <w:vertAlign w:val="subscript"/>
        </w:rPr>
        <w:t>2</w:t>
      </w:r>
      <w:r w:rsidR="00FB6A81">
        <w:t xml:space="preserve">, </w:t>
      </w:r>
      <w:r w:rsidR="002A1B75">
        <w:t>40</w:t>
      </w:r>
      <w:r w:rsidR="00FB6A81">
        <w:t xml:space="preserve"> </w:t>
      </w:r>
      <w:r w:rsidR="002A1B75">
        <w:t>mL/min</w:t>
      </w:r>
      <w:r w:rsidR="00FB6A81">
        <w:t xml:space="preserve"> CO</w:t>
      </w:r>
      <w:r w:rsidR="00FB6A81" w:rsidRPr="00FB6A81">
        <w:rPr>
          <w:vertAlign w:val="subscript"/>
        </w:rPr>
        <w:t>2</w:t>
      </w:r>
      <w:r w:rsidR="00FB6A81">
        <w:t xml:space="preserve">, 15 </w:t>
      </w:r>
      <w:r w:rsidR="002A1B75">
        <w:t>mL/min</w:t>
      </w:r>
      <w:r w:rsidR="00FB6A81">
        <w:t xml:space="preserve"> H</w:t>
      </w:r>
      <w:r w:rsidR="00FB6A81" w:rsidRPr="00FB6A81">
        <w:rPr>
          <w:vertAlign w:val="subscript"/>
        </w:rPr>
        <w:t>2</w:t>
      </w:r>
      <w:r w:rsidR="00FB6A81">
        <w:t>S,</w:t>
      </w:r>
      <w:r w:rsidR="002A1B75">
        <w:t xml:space="preserve"> and a balance of N</w:t>
      </w:r>
      <w:r w:rsidR="002A1B75" w:rsidRPr="002A1B75">
        <w:rPr>
          <w:vertAlign w:val="subscript"/>
        </w:rPr>
        <w:t>2</w:t>
      </w:r>
      <w:r w:rsidR="002A1B75">
        <w:t xml:space="preserve"> up to a total 200 mL/min.</w:t>
      </w:r>
    </w:p>
    <w:p w14:paraId="69419BD8" w14:textId="60D07048" w:rsidR="001056FA" w:rsidRDefault="00E124F1" w:rsidP="00E124F1">
      <w:pPr>
        <w:spacing w:line="480" w:lineRule="auto"/>
      </w:pPr>
      <w:r>
        <w:t xml:space="preserve">We recalculated calibration curves for dry cell weight versus optical density by measuring </w:t>
      </w:r>
      <w:r w:rsidR="001D1107">
        <w:t>d</w:t>
      </w:r>
      <w:r w:rsidR="00650EC2">
        <w:t>ry cell weight via cell filtering</w:t>
      </w:r>
      <w:r>
        <w:t xml:space="preserve"> and </w:t>
      </w:r>
      <w:r w:rsidR="00464CF2">
        <w:t>OD</w:t>
      </w:r>
      <w:r w:rsidR="00464CF2" w:rsidRPr="00464CF2">
        <w:rPr>
          <w:vertAlign w:val="subscript"/>
        </w:rPr>
        <w:t>660</w:t>
      </w:r>
      <w:r w:rsidR="00464CF2">
        <w:t xml:space="preserve"> </w:t>
      </w:r>
      <w:r>
        <w:t>via a UV/Vis spectrophotometer {</w:t>
      </w:r>
      <w:r w:rsidRPr="00E124F1">
        <w:rPr>
          <w:highlight w:val="yellow"/>
        </w:rPr>
        <w:t>model number?</w:t>
      </w:r>
      <w:r>
        <w:t>}</w:t>
      </w:r>
      <w:r w:rsidR="004105BE">
        <w:t>.</w:t>
      </w:r>
      <w:r w:rsidR="00F55A92">
        <w:t xml:space="preserve"> </w:t>
      </w:r>
      <w:r w:rsidR="00930A74">
        <w:t>After measuring</w:t>
      </w:r>
      <w:r w:rsidR="00F55A92">
        <w:t xml:space="preserve"> chemost</w:t>
      </w:r>
      <w:r w:rsidR="00464CF2">
        <w:t>at optical density</w:t>
      </w:r>
      <w:r w:rsidR="00930A74">
        <w:t>, we sampled</w:t>
      </w:r>
      <w:r w:rsidR="00464CF2">
        <w:t xml:space="preserve"> 5</w:t>
      </w:r>
      <w:r w:rsidR="00F55A92">
        <w:t>0</w:t>
      </w:r>
      <w:r w:rsidR="00650EC2">
        <w:t xml:space="preserve"> mL aliquots of cells in </w:t>
      </w:r>
      <w:r w:rsidR="00464CF2">
        <w:t>suspension</w:t>
      </w:r>
      <w:r w:rsidR="00650EC2">
        <w:t xml:space="preserve"> were </w:t>
      </w:r>
      <w:r w:rsidR="004105BE">
        <w:t xml:space="preserve">directly from chemostat culture </w:t>
      </w:r>
      <w:r w:rsidR="00464CF2">
        <w:t xml:space="preserve">and centrifuged </w:t>
      </w:r>
      <w:r w:rsidR="00930A74">
        <w:t xml:space="preserve">samples at 7000 RPM for 15 minutes. 40 mL of supernatant were removed by pipette, </w:t>
      </w:r>
      <w:proofErr w:type="gramStart"/>
      <w:r w:rsidR="00930A74">
        <w:t>then</w:t>
      </w:r>
      <w:proofErr w:type="gramEnd"/>
      <w:r w:rsidR="00930A74">
        <w:t xml:space="preserve"> the cells were re-suspended in the</w:t>
      </w:r>
      <w:r w:rsidR="00F55A92">
        <w:t xml:space="preserve"> </w:t>
      </w:r>
      <w:r w:rsidR="00930A74">
        <w:t xml:space="preserve">remaining 10 mL of media. </w:t>
      </w:r>
      <w:r w:rsidR="00F55A92">
        <w:t>These</w:t>
      </w:r>
      <w:r w:rsidR="00930A74">
        <w:t xml:space="preserve"> concentrated </w:t>
      </w:r>
      <w:r w:rsidR="00F55A92">
        <w:t>aliquots were</w:t>
      </w:r>
      <w:r w:rsidR="00930A74">
        <w:t xml:space="preserve"> </w:t>
      </w:r>
      <w:r w:rsidR="00F55A92">
        <w:t>vacuum</w:t>
      </w:r>
      <w:r w:rsidR="004105BE">
        <w:t xml:space="preserve"> </w:t>
      </w:r>
      <w:r w:rsidR="00650EC2">
        <w:t xml:space="preserve">filtered through </w:t>
      </w:r>
      <w:r w:rsidR="00F55A92">
        <w:t>0.45</w:t>
      </w:r>
      <w:r w:rsidR="00650EC2">
        <w:t xml:space="preserve"> </w:t>
      </w:r>
      <w:r w:rsidR="00F55A92">
        <w:rPr>
          <w:rFonts w:cs="Times New Roman"/>
        </w:rPr>
        <w:t>µ</w:t>
      </w:r>
      <w:r w:rsidR="00650EC2">
        <w:t>M pore filters to remove all non-cellular components</w:t>
      </w:r>
      <w:r w:rsidR="00F55A92">
        <w:t xml:space="preserve">, then dried at room temperature and weighed daily until their weights stabilized. </w:t>
      </w:r>
    </w:p>
    <w:p w14:paraId="1662CC28" w14:textId="6D9ACCE8" w:rsidR="00883773" w:rsidRDefault="00883773" w:rsidP="00883773">
      <w:pPr>
        <w:pStyle w:val="Heading2"/>
      </w:pPr>
      <w:r>
        <w:t>ATP Maintenance</w:t>
      </w:r>
      <w:r w:rsidR="00887D9C">
        <w:t xml:space="preserve"> and Predicted Growth Yields</w:t>
      </w:r>
    </w:p>
    <w:p w14:paraId="1038EA99" w14:textId="51DEB38D" w:rsidR="007A7ECA" w:rsidRDefault="00E124F1" w:rsidP="00E124F1">
      <w:pPr>
        <w:spacing w:line="480" w:lineRule="auto"/>
      </w:pPr>
      <w:r>
        <w:t xml:space="preserve">As described by Thiele and </w:t>
      </w:r>
      <w:proofErr w:type="spellStart"/>
      <w:r>
        <w:t>Palsson</w:t>
      </w:r>
      <w:proofErr w:type="spellEnd"/>
      <w:r>
        <w:t xml:space="preserve">, the optimal way to obtain accurate ATP maintenance values is to plot ATP production versus growth data from chemostat growth experiments </w:t>
      </w:r>
      <w:r>
        <w:fldChar w:fldCharType="begin"/>
      </w:r>
      <w:r w:rsidR="00571EEA">
        <w:instrText xml:space="preserve"> ADDIN ZOTERO_ITEM CSL_CITATION {"citationID":"fk9tj3jkj","properties":{"formattedCitation":"(23)","plainCitation":"(23)"},"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552A03" w:rsidRPr="00552A03">
        <w:rPr>
          <w:rFonts w:cs="Times New Roman"/>
        </w:rPr>
        <w:t>(23)</w:t>
      </w:r>
      <w:r>
        <w:fldChar w:fldCharType="end"/>
      </w:r>
      <w:r>
        <w:t xml:space="preserve">. </w:t>
      </w:r>
      <w:r w:rsidR="001D1107">
        <w:t xml:space="preserve">In </w:t>
      </w:r>
      <w:r w:rsidR="00D414E0">
        <w:lastRenderedPageBreak/>
        <w:t xml:space="preserve">practice, </w:t>
      </w:r>
      <w:r w:rsidR="007A7ECA">
        <w:t xml:space="preserve">this requires measuring steady state growth rate in concert with an uptake rate or, in our case, a product secretion rate. We altered our growth rate of </w:t>
      </w:r>
      <w:r w:rsidR="001D1107">
        <w:rPr>
          <w:i/>
        </w:rPr>
        <w:t>M. maripaludis</w:t>
      </w:r>
      <w:r w:rsidR="00D414E0">
        <w:rPr>
          <w:i/>
        </w:rPr>
        <w:t xml:space="preserve"> </w:t>
      </w:r>
      <w:r w:rsidR="00D414E0">
        <w:t xml:space="preserve">during steady state </w:t>
      </w:r>
      <w:r w:rsidR="007A7ECA">
        <w:t xml:space="preserve">by varying pump speeds to achieve dilution rates of approximately 0.045-0.090 h-1, checking OD660 to ensure steady state at each data point. </w:t>
      </w:r>
      <w:r w:rsidR="00D414E0">
        <w:t xml:space="preserve">For each time point, </w:t>
      </w:r>
      <w:r w:rsidR="007A7ECA">
        <w:t xml:space="preserve">we measured growth rate based on dilution rate and methane evolution rate via a combination of a bubble flow meter to assess total gas outflow and a Buck Scientific model 910 gas chromatograph equipped with a flame ionization detector to quantify methane fraction. </w:t>
      </w:r>
    </w:p>
    <w:p w14:paraId="5C055897" w14:textId="75660667" w:rsidR="001D1107" w:rsidRDefault="007A7ECA" w:rsidP="00E124F1">
      <w:pPr>
        <w:spacing w:line="480" w:lineRule="auto"/>
        <w:rPr>
          <w:rFonts w:eastAsiaTheme="minorEastAsia"/>
        </w:rPr>
      </w:pPr>
      <w:r>
        <w:t>To calculate ATP maintenance values in our model, we</w:t>
      </w:r>
      <w:r w:rsidR="00D414E0">
        <w:t xml:space="preserve"> constrained our model to our measured growth rate and secretion rate </w:t>
      </w:r>
      <w:r>
        <w:t xml:space="preserve">at each time point </w:t>
      </w:r>
      <w:r w:rsidR="00D414E0">
        <w:t xml:space="preserve">and set the model objective to maximize ATP hydrolysis (rxn00062[c0]). We plotted </w:t>
      </w:r>
      <w:r>
        <w:t>each</w:t>
      </w:r>
      <w:r w:rsidR="00D414E0">
        <w:t xml:space="preserve"> resulting value of ATP production </w:t>
      </w:r>
      <w:r w:rsidR="00F55A92">
        <w:t xml:space="preserve">as a function of </w:t>
      </w:r>
      <w:r w:rsidR="00D414E0">
        <w:t xml:space="preserve">growth rate and obtained the growth-associated (slope) and non-growth associated (y-intercept) ATP maintenance values </w:t>
      </w:r>
      <w:r w:rsidR="00F55A92">
        <w:t>using a linear model</w:t>
      </w:r>
      <w:r>
        <w:t xml:space="preserve">, as described by Thiele and </w:t>
      </w:r>
      <w:proofErr w:type="spellStart"/>
      <w:r>
        <w:t>Palsson</w:t>
      </w:r>
      <w:proofErr w:type="spellEnd"/>
      <w:r>
        <w:t xml:space="preserve"> </w:t>
      </w:r>
      <w:r>
        <w:fldChar w:fldCharType="begin"/>
      </w:r>
      <w:r w:rsidR="00571EEA">
        <w:instrText xml:space="preserve"> ADDIN ZOTERO_ITEM CSL_CITATION {"citationID":"2qram37clk","properties":{"formattedCitation":"(23)","plainCitation":"(23)"},"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552A03" w:rsidRPr="00552A03">
        <w:rPr>
          <w:rFonts w:cs="Times New Roman"/>
        </w:rPr>
        <w:t>(23)</w:t>
      </w:r>
      <w:r>
        <w:fldChar w:fldCharType="end"/>
      </w:r>
      <w:r w:rsidR="00F55A92">
        <w:t xml:space="preserve">. </w:t>
      </w:r>
      <w:r w:rsidR="001D1107">
        <w:rPr>
          <w:i/>
        </w:rPr>
        <w:t xml:space="preserve"> </w:t>
      </w:r>
      <w:r w:rsidR="00BC4B5C">
        <w:rPr>
          <w:rFonts w:eastAsiaTheme="minorEastAsia"/>
        </w:rPr>
        <w:t xml:space="preserve">The resulting plot can be found in Supplementary Materials. </w:t>
      </w:r>
    </w:p>
    <w:p w14:paraId="71386B37" w14:textId="6AD4242A" w:rsidR="00915E06" w:rsidRDefault="00887D9C" w:rsidP="00E124F1">
      <w:pPr>
        <w:spacing w:line="480" w:lineRule="auto"/>
        <w:rPr>
          <w:rFonts w:eastAsiaTheme="minorEastAsia"/>
        </w:rPr>
      </w:pPr>
      <w:r>
        <w:rPr>
          <w:rFonts w:eastAsiaTheme="minorEastAsia"/>
        </w:rPr>
        <w:t xml:space="preserve">These growth data points comprised a set of 8 measurements and we used them as both training and test data by employing leave one out cross validation (LOOCV). In the LOOCV approach, a set of N samples is divided into a training dataset of N-1 points and a test sample of 1 point. The model developed on the training set is then tested on the remaining point that was left out of the training data. In employing this method, we iteratively removed one point from our full dataset and determined ATP maintenance values for that N-1 dataset as described above to create a trained model. We then constrained our model’s methane secretion flux to the measured rate in the remaining test point and predicted maximum growth rate within that constraint using our trained model. </w:t>
      </w:r>
      <w:r w:rsidR="00915E06">
        <w:rPr>
          <w:rFonts w:eastAsiaTheme="minorEastAsia"/>
        </w:rPr>
        <w:t xml:space="preserve">Growth yields were calculated </w:t>
      </w:r>
      <w:r w:rsidR="00F5100D">
        <w:rPr>
          <w:rFonts w:eastAsiaTheme="minorEastAsia"/>
        </w:rPr>
        <w:t>based on doubling time (t</w:t>
      </w:r>
      <w:r w:rsidR="00F5100D" w:rsidRPr="00F5100D">
        <w:rPr>
          <w:rFonts w:eastAsiaTheme="minorEastAsia"/>
          <w:vertAlign w:val="subscript"/>
        </w:rPr>
        <w:t>d</w:t>
      </w:r>
      <w:r w:rsidR="00F5100D">
        <w:rPr>
          <w:rFonts w:eastAsiaTheme="minorEastAsia"/>
        </w:rPr>
        <w:t xml:space="preserve">) </w:t>
      </w:r>
      <w:r w:rsidR="00915E06">
        <w:rPr>
          <w:rFonts w:eastAsiaTheme="minorEastAsia"/>
        </w:rPr>
        <w:t>as describe previously</w:t>
      </w:r>
      <w:r w:rsidR="00F5100D">
        <w:rPr>
          <w:rFonts w:eastAsiaTheme="minorEastAsia"/>
        </w:rPr>
        <w:t xml:space="preserve"> </w:t>
      </w:r>
      <w:r w:rsidR="00F5100D">
        <w:rPr>
          <w:rFonts w:eastAsiaTheme="minorEastAsia"/>
        </w:rPr>
        <w:fldChar w:fldCharType="begin"/>
      </w:r>
      <w:r w:rsidR="00571EEA">
        <w:rPr>
          <w:rFonts w:eastAsiaTheme="minorEastAsia"/>
        </w:rPr>
        <w:instrText xml:space="preserve"> ADDIN ZOTERO_ITEM CSL_CITATION {"citationID":"53r13qfhr","properties":{"formattedCitation":"(41)","plainCitation":"(41)"},"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F5100D">
        <w:rPr>
          <w:rFonts w:eastAsiaTheme="minorEastAsia"/>
        </w:rPr>
        <w:fldChar w:fldCharType="separate"/>
      </w:r>
      <w:r w:rsidR="00F5100D" w:rsidRPr="00F5100D">
        <w:rPr>
          <w:rFonts w:cs="Times New Roman"/>
        </w:rPr>
        <w:t>(41)</w:t>
      </w:r>
      <w:r w:rsidR="00F5100D">
        <w:rPr>
          <w:rFonts w:eastAsiaTheme="minorEastAsia"/>
        </w:rPr>
        <w:fldChar w:fldCharType="end"/>
      </w:r>
      <w:r w:rsidR="00915E06">
        <w:rPr>
          <w:rFonts w:eastAsiaTheme="minorEastAsia"/>
        </w:rPr>
        <w:t>, but with our measured conversion between OD</w:t>
      </w:r>
      <w:r w:rsidR="00915E06" w:rsidRPr="00915E06">
        <w:rPr>
          <w:rFonts w:eastAsiaTheme="minorEastAsia"/>
          <w:vertAlign w:val="subscript"/>
        </w:rPr>
        <w:t>660</w:t>
      </w:r>
      <w:r w:rsidR="00915E06">
        <w:rPr>
          <w:rFonts w:eastAsiaTheme="minorEastAsia"/>
        </w:rPr>
        <w:t xml:space="preserve"> and cell density:</w:t>
      </w:r>
    </w:p>
    <w:p w14:paraId="3F06E046" w14:textId="416B6C8C" w:rsidR="00915E06" w:rsidRDefault="00D52762" w:rsidP="00E124F1">
      <w:pPr>
        <w:spacing w:line="48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GDW/CH4</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D</m:t>
                  </m:r>
                </m:e>
                <m:sub>
                  <m:r>
                    <w:rPr>
                      <w:rFonts w:ascii="Cambria Math" w:eastAsiaTheme="minorEastAsia" w:hAnsi="Cambria Math"/>
                    </w:rPr>
                    <m:t>660</m:t>
                  </m:r>
                </m:sub>
              </m:sSub>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4</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L</m:t>
                  </m:r>
                </m:num>
                <m:den>
                  <m:r>
                    <w:rPr>
                      <w:rFonts w:ascii="Cambria Math" w:eastAsiaTheme="minorEastAsia" w:hAnsi="Cambria Math"/>
                    </w:rPr>
                    <m:t>min</m:t>
                  </m:r>
                </m:den>
              </m:f>
              <m:r>
                <w:rPr>
                  <w:rFonts w:ascii="Cambria Math" w:eastAsiaTheme="minorEastAsia" w:hAnsi="Cambria Math"/>
                </w:rPr>
                <m: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0.49g/L</m:t>
              </m:r>
            </m:num>
            <m:den>
              <m:r>
                <w:rPr>
                  <w:rFonts w:ascii="Cambria Math" w:eastAsiaTheme="minorEastAsia" w:hAnsi="Cambria Math"/>
                </w:rPr>
                <m:t>1 O</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660</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r>
                <w:rPr>
                  <w:rFonts w:ascii="Cambria Math" w:eastAsiaTheme="minorEastAsia" w:hAnsi="Cambria Math"/>
                </w:rPr>
                <m:t>(min)</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2,400 mL</m:t>
              </m:r>
            </m:num>
            <m:den>
              <m:r>
                <w:rPr>
                  <w:rFonts w:ascii="Cambria Math" w:eastAsiaTheme="minorEastAsia" w:hAnsi="Cambria Math"/>
                </w:rPr>
                <m:t>mol</m:t>
              </m:r>
            </m:den>
          </m:f>
        </m:oMath>
      </m:oMathPara>
    </w:p>
    <w:p w14:paraId="0DEC4195" w14:textId="221E1BB4" w:rsidR="00692E06" w:rsidRPr="001D1107" w:rsidRDefault="00887D9C" w:rsidP="00E124F1">
      <w:pPr>
        <w:spacing w:line="480" w:lineRule="auto"/>
        <w:rPr>
          <w:rFonts w:eastAsiaTheme="minorEastAsia"/>
        </w:rPr>
      </w:pPr>
      <w:r>
        <w:rPr>
          <w:rFonts w:eastAsiaTheme="minorEastAsia"/>
        </w:rPr>
        <w:t>All simulations were performed using the default H</w:t>
      </w:r>
      <w:r w:rsidRPr="00887D9C">
        <w:rPr>
          <w:rFonts w:eastAsiaTheme="minorEastAsia"/>
          <w:vertAlign w:val="subscript"/>
        </w:rPr>
        <w:t>2</w:t>
      </w:r>
      <w:r>
        <w:rPr>
          <w:rFonts w:eastAsiaTheme="minorEastAsia"/>
        </w:rPr>
        <w:t xml:space="preserve"> + CO</w:t>
      </w:r>
      <w:r w:rsidRPr="00887D9C">
        <w:rPr>
          <w:rFonts w:eastAsiaTheme="minorEastAsia"/>
          <w:vertAlign w:val="subscript"/>
        </w:rPr>
        <w:t>2</w:t>
      </w:r>
      <w:r>
        <w:rPr>
          <w:rFonts w:eastAsiaTheme="minorEastAsia"/>
        </w:rPr>
        <w:t xml:space="preserve"> media formulation</w:t>
      </w:r>
      <w:r w:rsidR="00F5100D">
        <w:rPr>
          <w:rFonts w:eastAsiaTheme="minorEastAsia"/>
        </w:rPr>
        <w:t xml:space="preserve"> supplemented with acetate (</w:t>
      </w:r>
      <w:proofErr w:type="spellStart"/>
      <w:r w:rsidR="00F5100D">
        <w:rPr>
          <w:rFonts w:eastAsiaTheme="minorEastAsia"/>
        </w:rPr>
        <w:t>McNA</w:t>
      </w:r>
      <w:proofErr w:type="spellEnd"/>
      <w:r w:rsidR="00F5100D">
        <w:rPr>
          <w:rFonts w:eastAsiaTheme="minorEastAsia"/>
        </w:rPr>
        <w:t xml:space="preserve"> medium)</w:t>
      </w:r>
      <w:r>
        <w:rPr>
          <w:rFonts w:eastAsiaTheme="minorEastAsia"/>
        </w:rPr>
        <w:t xml:space="preserve">. </w:t>
      </w:r>
    </w:p>
    <w:p w14:paraId="4F660661" w14:textId="77777777" w:rsidR="00414739" w:rsidRDefault="00414739" w:rsidP="00414739">
      <w:pPr>
        <w:pStyle w:val="Heading1"/>
      </w:pPr>
      <w:r>
        <w:t>Results</w:t>
      </w:r>
    </w:p>
    <w:p w14:paraId="2FAEAF83" w14:textId="4C61B2C6" w:rsidR="00920B05" w:rsidRPr="00920B05" w:rsidRDefault="009C1D8D" w:rsidP="00920B05">
      <w:pPr>
        <w:pStyle w:val="Heading2"/>
      </w:pPr>
      <w:commentRangeStart w:id="1"/>
      <w:r>
        <w:t xml:space="preserve">Reconstruction </w:t>
      </w:r>
      <w:r w:rsidR="00920B05">
        <w:t>Statistics</w:t>
      </w:r>
      <w:commentRangeEnd w:id="1"/>
      <w:r w:rsidR="008270DA">
        <w:rPr>
          <w:rStyle w:val="CommentReference"/>
          <w:rFonts w:asciiTheme="minorHAnsi" w:eastAsiaTheme="minorHAnsi" w:hAnsiTheme="minorHAnsi" w:cstheme="minorBidi"/>
          <w:b w:val="0"/>
          <w:bCs w:val="0"/>
          <w:color w:val="auto"/>
        </w:rPr>
        <w:commentReference w:id="1"/>
      </w:r>
    </w:p>
    <w:p w14:paraId="180FA53C" w14:textId="1D8E725F" w:rsidR="00650EC2" w:rsidRDefault="00920B05" w:rsidP="004F28CF">
      <w:pPr>
        <w:spacing w:line="480" w:lineRule="auto"/>
      </w:pPr>
      <w:r>
        <w:t xml:space="preserve">The basic statistics for </w:t>
      </w:r>
      <w:r w:rsidR="00B25F12">
        <w:t>iMR540</w:t>
      </w:r>
      <w:r w:rsidR="0026382C">
        <w:t xml:space="preserve"> </w:t>
      </w:r>
      <w:r>
        <w:t>are dis</w:t>
      </w:r>
      <w:r w:rsidR="009D69A7">
        <w:t>played in Table 1</w:t>
      </w:r>
      <w:r w:rsidR="001908F4">
        <w:t>.</w:t>
      </w:r>
      <w:r w:rsidR="009D69A7">
        <w:t xml:space="preserve"> </w:t>
      </w:r>
      <w:r w:rsidR="001908F4">
        <w:t>Notably, reactions are categorized as 1) internal reactions, occurring entirely within the cytoplasm; 2) transport reactions, involving translocation of at least one chemical species across the cell membrane; 3) exchange reactions, which supply metabolites to or remove metabolites from the model. Of the 586 internal reactions in o</w:t>
      </w:r>
      <w:r w:rsidR="00091F35">
        <w:t xml:space="preserve">ur </w:t>
      </w:r>
      <w:r w:rsidR="009C1D8D">
        <w:t>network</w:t>
      </w:r>
      <w:r w:rsidR="00091F35">
        <w:t xml:space="preserve">, over </w:t>
      </w:r>
      <w:r w:rsidR="001908F4">
        <w:t>85</w:t>
      </w:r>
      <w:r w:rsidR="00091F35">
        <w:t xml:space="preserve">% of the internal reactions in our </w:t>
      </w:r>
      <w:r w:rsidR="009C1D8D">
        <w:t>reconstruction</w:t>
      </w:r>
      <w:r w:rsidR="00091F35">
        <w:t xml:space="preserve"> are associated with at least one gene. We susp</w:t>
      </w:r>
      <w:r w:rsidR="00B25F12">
        <w:t xml:space="preserve">ect that a major reason for this high percentage of </w:t>
      </w:r>
      <w:r w:rsidR="00091F35">
        <w:t>gene-associated reactions was our use of likelihood based gap</w:t>
      </w:r>
      <w:r w:rsidR="00CD3E73">
        <w:t xml:space="preserve"> </w:t>
      </w:r>
      <w:r w:rsidR="00091F35">
        <w:t xml:space="preserve">filling, which resulted in the automated addition of 66 genes to our reconstruction before we began to curate it manually. Furthermore, we relied </w:t>
      </w:r>
      <w:r w:rsidR="001908F4">
        <w:t xml:space="preserve">heavily </w:t>
      </w:r>
      <w:r w:rsidR="00091F35">
        <w:t xml:space="preserve">on biochemical knowledge from literature sources, particularly regarding recently-elucidated biosynthesis pathways that were not available in annotation databases. </w:t>
      </w:r>
      <w:r w:rsidR="009D69A7">
        <w:t xml:space="preserve">Combined, </w:t>
      </w:r>
      <w:r w:rsidR="009C1D8D">
        <w:t>our use of maximum likelihood gap</w:t>
      </w:r>
      <w:r w:rsidR="00CD3E73">
        <w:t xml:space="preserve"> </w:t>
      </w:r>
      <w:r w:rsidR="009C1D8D">
        <w:t xml:space="preserve">filling and reliance on published literature sources </w:t>
      </w:r>
      <w:r w:rsidR="00F5100D">
        <w:t>are the likely causes for our</w:t>
      </w:r>
      <w:r w:rsidR="00091F35">
        <w:t xml:space="preserve"> </w:t>
      </w:r>
      <w:r w:rsidR="009C1D8D">
        <w:t>consistent ties to gene homology</w:t>
      </w:r>
      <w:r w:rsidR="00B25F12">
        <w:t>.</w:t>
      </w:r>
    </w:p>
    <w:p w14:paraId="2B42BB27" w14:textId="75F7CE59" w:rsidR="00650EC2" w:rsidRDefault="001908F4" w:rsidP="007A2129">
      <w:pPr>
        <w:spacing w:line="480" w:lineRule="auto"/>
      </w:pPr>
      <w:r>
        <w:t>Another salient detail of our reconstruction is that it includes many “dead-end” metabolites and reactions</w:t>
      </w:r>
      <w:r w:rsidR="009C1D8D">
        <w:t xml:space="preserve"> </w:t>
      </w:r>
      <w:r w:rsidR="00650EC2">
        <w:t xml:space="preserve">that cannot be synthesized or consumed. </w:t>
      </w:r>
      <w:r w:rsidR="00D43FEF">
        <w:t>Thus, t</w:t>
      </w:r>
      <w:r w:rsidR="00650EC2">
        <w:t xml:space="preserve">hese metabolites and reactions </w:t>
      </w:r>
      <w:r w:rsidR="00D43FEF">
        <w:t xml:space="preserve">are not </w:t>
      </w:r>
      <w:r w:rsidR="00650EC2">
        <w:t xml:space="preserve">part of our </w:t>
      </w:r>
      <w:r w:rsidR="003730CF">
        <w:t>simulatable</w:t>
      </w:r>
      <w:r w:rsidR="00650EC2">
        <w:t xml:space="preserve"> model, </w:t>
      </w:r>
      <w:r w:rsidR="009C1D8D">
        <w:t xml:space="preserve">but </w:t>
      </w:r>
      <w:r w:rsidR="00650EC2">
        <w:t>we have included them in our reconstruction because they are all gene-associated</w:t>
      </w:r>
      <w:r w:rsidR="009C1D8D">
        <w:t xml:space="preserve">; </w:t>
      </w:r>
      <w:r w:rsidR="003730CF">
        <w:t xml:space="preserve">all dead end internal reactions in </w:t>
      </w:r>
      <w:r w:rsidR="009C1D8D">
        <w:t>our reconstruction</w:t>
      </w:r>
      <w:r w:rsidR="003730CF">
        <w:t xml:space="preserve"> have at least one</w:t>
      </w:r>
      <w:r w:rsidR="009C1D8D">
        <w:t xml:space="preserve"> gene</w:t>
      </w:r>
      <w:r w:rsidR="003730CF">
        <w:t xml:space="preserve"> </w:t>
      </w:r>
      <w:r w:rsidR="003730CF">
        <w:lastRenderedPageBreak/>
        <w:t>association</w:t>
      </w:r>
      <w:r w:rsidR="00650EC2">
        <w:t>. Th</w:t>
      </w:r>
      <w:r w:rsidR="00D43FEF">
        <w:t>i</w:t>
      </w:r>
      <w:r w:rsidR="00650EC2">
        <w:t xml:space="preserve">s </w:t>
      </w:r>
      <w:r w:rsidR="00D43FEF">
        <w:t xml:space="preserve">indicates </w:t>
      </w:r>
      <w:r w:rsidR="00F5100D">
        <w:t>that there is genetic evidence supporting the presence each dead end reaction</w:t>
      </w:r>
      <w:r w:rsidR="009C1D8D">
        <w:t xml:space="preserve"> and </w:t>
      </w:r>
      <w:r w:rsidR="00F5100D">
        <w:t>metabolite, thus they</w:t>
      </w:r>
      <w:r w:rsidR="00650EC2">
        <w:t xml:space="preserve"> s</w:t>
      </w:r>
      <w:r w:rsidR="00F5100D">
        <w:t>hould be involved in metabolism even though</w:t>
      </w:r>
      <w:r w:rsidR="00650EC2">
        <w:t xml:space="preserve"> we have not yet elucidated </w:t>
      </w:r>
      <w:r w:rsidR="009C1D8D">
        <w:t>full</w:t>
      </w:r>
      <w:r w:rsidR="00650EC2">
        <w:t xml:space="preserve"> synthesis or consumption pathways. They represent excellent candidates for further exploration of </w:t>
      </w:r>
      <w:r w:rsidR="00650EC2" w:rsidRPr="009C1D8D">
        <w:rPr>
          <w:i/>
        </w:rPr>
        <w:t>M</w:t>
      </w:r>
      <w:r w:rsidR="009C1D8D">
        <w:rPr>
          <w:i/>
        </w:rPr>
        <w:t>. maripaludis</w:t>
      </w:r>
      <w:r w:rsidR="00650EC2">
        <w:t xml:space="preserve"> metabolism, particularly as </w:t>
      </w:r>
      <w:r w:rsidR="00F5100D">
        <w:t>iMR540</w:t>
      </w:r>
      <w:r w:rsidR="00650EC2">
        <w:t xml:space="preserve"> is updated and expanded in the future. </w:t>
      </w:r>
    </w:p>
    <w:p w14:paraId="0116A5B6" w14:textId="0620E1D6" w:rsidR="00516D83" w:rsidRDefault="00AD0EFB" w:rsidP="007A2129">
      <w:pPr>
        <w:spacing w:line="480" w:lineRule="auto"/>
      </w:pPr>
      <w:r>
        <w:t>Conversely</w:t>
      </w:r>
      <w:r w:rsidR="00B25F12">
        <w:t>, our reconstruction contains 86</w:t>
      </w:r>
      <w:r>
        <w:t xml:space="preserve"> internal reactions that lack genes, many of which were added during automated gap filling but some of which were added manually. All of our reactions are annotated with subsystems, allowing us</w:t>
      </w:r>
      <w:r w:rsidR="00F52200">
        <w:t xml:space="preserve"> to assess where each reaction </w:t>
      </w:r>
      <w:r>
        <w:t>fits into metabolism</w:t>
      </w:r>
      <w:r w:rsidR="00F52200">
        <w:t>, including those without genes</w:t>
      </w:r>
      <w:r>
        <w:t xml:space="preserve">. Figure 1 </w:t>
      </w:r>
      <w:proofErr w:type="gramStart"/>
      <w:r>
        <w:t>shows</w:t>
      </w:r>
      <w:proofErr w:type="gramEnd"/>
      <w:r>
        <w:t xml:space="preserve"> </w:t>
      </w:r>
      <w:r w:rsidR="00F52200">
        <w:t>the</w:t>
      </w:r>
      <w:r>
        <w:t xml:space="preserve"> breakdown of reactions </w:t>
      </w:r>
      <w:r w:rsidR="00F52200">
        <w:t>without</w:t>
      </w:r>
      <w:r>
        <w:t xml:space="preserve"> genes, where the subsystems have been manually grouped into broader categories (e.g. “Amino Acid Biosynthesis” instead of “Glycine Biosynthesis”). The largest group of these reactions is the “Unique Coenzyme Syntheses”, which includes reactions that synthesize coenzyme M, coenzyme B, </w:t>
      </w:r>
      <w:proofErr w:type="spellStart"/>
      <w:r>
        <w:t>tetrahydromethanopterin</w:t>
      </w:r>
      <w:proofErr w:type="spellEnd"/>
      <w:r>
        <w:t xml:space="preserve"> (H</w:t>
      </w:r>
      <w:r w:rsidRPr="002276C9">
        <w:rPr>
          <w:vertAlign w:val="subscript"/>
        </w:rPr>
        <w:t>4</w:t>
      </w:r>
      <w:r>
        <w:t xml:space="preserve">MPT), </w:t>
      </w:r>
      <w:proofErr w:type="spellStart"/>
      <w:r>
        <w:t>methanofuran</w:t>
      </w:r>
      <w:proofErr w:type="spellEnd"/>
      <w:r>
        <w:t>,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on information from biochemical literature. These are distinct from, for example, the 11 reactions </w:t>
      </w:r>
      <w:r w:rsidR="00516D83">
        <w:t>encompassed by “Vitamin and Cofactor Synthesis” that were added to fill biosynthesis gaps but have no supporting literature evidence</w:t>
      </w:r>
      <w:r w:rsidR="004C3845">
        <w:t xml:space="preserve">. </w:t>
      </w:r>
      <w:r w:rsidR="00516D83">
        <w:t xml:space="preserve">We expect that as </w:t>
      </w:r>
      <w:r w:rsidR="003730CF">
        <w:t xml:space="preserve">experimental research groups uncover more </w:t>
      </w:r>
      <w:r w:rsidR="00516D83">
        <w:t>biochemical</w:t>
      </w:r>
      <w:r w:rsidR="003730CF">
        <w:t xml:space="preserve"> phenomena, </w:t>
      </w:r>
      <w:r w:rsidR="00D43FEF">
        <w:t xml:space="preserve">they will determine genes that tie to the </w:t>
      </w:r>
      <w:r w:rsidR="00516D83">
        <w:t xml:space="preserve">reactions in </w:t>
      </w:r>
      <w:r w:rsidR="004C3845">
        <w:t>the</w:t>
      </w:r>
      <w:r w:rsidR="00516D83">
        <w:t xml:space="preserve"> </w:t>
      </w:r>
      <w:r w:rsidR="004C3845">
        <w:t>form</w:t>
      </w:r>
      <w:r w:rsidR="00516D83">
        <w:t>er group</w:t>
      </w:r>
      <w:r w:rsidR="00D43FEF">
        <w:t>. T</w:t>
      </w:r>
      <w:r w:rsidR="00516D83">
        <w:t>he gap</w:t>
      </w:r>
      <w:r w:rsidR="00CD3E73">
        <w:t xml:space="preserve"> </w:t>
      </w:r>
      <w:r w:rsidR="00516D83">
        <w:t xml:space="preserve">filling reactions, much like dead end reactions and metabolites, point us toward </w:t>
      </w:r>
      <w:r w:rsidR="00D43FEF">
        <w:t xml:space="preserve">poorly-understood </w:t>
      </w:r>
      <w:r w:rsidR="00516D83">
        <w:t>areas of metabolism in our organism and require more investigation</w:t>
      </w:r>
      <w:r w:rsidR="00D43FEF">
        <w:t xml:space="preserve"> into both the reaction pathways and their associated genes</w:t>
      </w:r>
      <w:r w:rsidR="00516D83">
        <w:t xml:space="preserve">. </w:t>
      </w:r>
    </w:p>
    <w:p w14:paraId="0960276C" w14:textId="1AE06626" w:rsidR="004F28CF" w:rsidRDefault="00F52200" w:rsidP="007A2129">
      <w:pPr>
        <w:spacing w:line="480" w:lineRule="auto"/>
      </w:pPr>
      <w:r>
        <w:lastRenderedPageBreak/>
        <w:t>As an additional feature of our reconstruction, o</w:t>
      </w:r>
      <w:r w:rsidR="003730CF">
        <w:t>ur</w:t>
      </w:r>
      <w:r w:rsidR="00516D83">
        <w:t xml:space="preserve"> use of likelihood based gap filling not only </w:t>
      </w:r>
      <w:r>
        <w:t>filled network gaps</w:t>
      </w:r>
      <w:r w:rsidR="00516D83">
        <w:t xml:space="preserve"> but also </w:t>
      </w:r>
      <w:r w:rsidR="009253F0">
        <w:t>assign</w:t>
      </w:r>
      <w:r>
        <w:t>ed</w:t>
      </w:r>
      <w:r w:rsidR="009253F0">
        <w:t xml:space="preserve"> likelihood scores for</w:t>
      </w:r>
      <w:r w:rsidR="009C1D8D">
        <w:t xml:space="preserve"> many of the reactions in</w:t>
      </w:r>
      <w:r w:rsidR="003730CF">
        <w:t xml:space="preserve"> the reconstruction. These confidence scores quantify the probability of a given reaction being part of the metabolic reconstruction on a scale of 0-1 and</w:t>
      </w:r>
      <w:r w:rsidR="004F28CF">
        <w:t xml:space="preserve"> provide a novel metric of evaluating our confidence in the </w:t>
      </w:r>
      <w:r w:rsidR="003730CF">
        <w:t>reconstruction</w:t>
      </w:r>
      <w:r w:rsidR="004F28CF">
        <w:t xml:space="preserve">. </w:t>
      </w:r>
      <w:r w:rsidR="00516D83">
        <w:t>We can then use the</w:t>
      </w:r>
      <w:r w:rsidR="004F28CF">
        <w:t xml:space="preserve"> scores allow us to quickly hone in on</w:t>
      </w:r>
      <w:r w:rsidR="001F7E98">
        <w:t xml:space="preserve"> both reactions that lack genes and gene-associated reactions</w:t>
      </w:r>
      <w:r w:rsidR="004F28CF">
        <w:t xml:space="preserve"> with low gene homology as possible targets for more experimental investigation. </w:t>
      </w:r>
      <w:r w:rsidR="009253F0">
        <w:t xml:space="preserve">They also provide a logical starting point for future users looking to expand upon and improve the existing reconstruction. </w:t>
      </w:r>
    </w:p>
    <w:p w14:paraId="48634204" w14:textId="2E8774DB" w:rsidR="00EF5BC0" w:rsidRDefault="00EF5BC0" w:rsidP="00EF5BC0">
      <w:pPr>
        <w:pStyle w:val="Heading2"/>
      </w:pPr>
      <w:r>
        <w:t>Effects of Electron Bifurcation</w:t>
      </w:r>
    </w:p>
    <w:p w14:paraId="7BA3120F" w14:textId="65C07C3C" w:rsidR="00EF5BC0" w:rsidRDefault="00EF5BC0" w:rsidP="00EF5BC0">
      <w:pPr>
        <w:spacing w:line="480" w:lineRule="auto"/>
      </w:pPr>
      <w:r>
        <w:t>It has been often assumed that the methanogenic pathway is linear with two main membrane complexes for</w:t>
      </w:r>
      <w:r w:rsidR="004C3845">
        <w:t xml:space="preserve"> generating membrane potential: the ion-translocating </w:t>
      </w:r>
      <w:proofErr w:type="spellStart"/>
      <w:r w:rsidR="004C3845">
        <w:t>Mtr</w:t>
      </w:r>
      <w:proofErr w:type="spellEnd"/>
      <w:r w:rsidR="004C3845">
        <w:t xml:space="preserve"> and a membrane-bound </w:t>
      </w:r>
      <w:r>
        <w:t>heterodisulfide complex (</w:t>
      </w:r>
      <w:proofErr w:type="spellStart"/>
      <w:r>
        <w:t>HdrDE</w:t>
      </w:r>
      <w:proofErr w:type="spellEnd"/>
      <w:r>
        <w:t xml:space="preserve">).  Without the </w:t>
      </w:r>
      <w:proofErr w:type="spellStart"/>
      <w:r w:rsidR="008C0DD5">
        <w:t>HdrDE</w:t>
      </w:r>
      <w:proofErr w:type="spellEnd"/>
      <w:r w:rsidR="008C0DD5">
        <w:t xml:space="preserve"> </w:t>
      </w:r>
      <w:r>
        <w:t xml:space="preserve">of methylotrophic methanogens, </w:t>
      </w:r>
      <w:r w:rsidRPr="00A47448">
        <w:rPr>
          <w:i/>
        </w:rPr>
        <w:t>M. maripaludis</w:t>
      </w:r>
      <w:r>
        <w:rPr>
          <w:i/>
        </w:rPr>
        <w:t xml:space="preserve"> </w:t>
      </w:r>
      <w:r>
        <w:t>lacks one critical energetic coupling site to generate energy for growth. However, it has a cytoplasmic heterodisulfide reductase that conserves energy by an increasingly recognized form of energy conservation in strict anaerobes involving electron bifurcation (</w:t>
      </w:r>
      <w:r w:rsidRPr="008270DA">
        <w:rPr>
          <w:highlight w:val="yellow"/>
        </w:rPr>
        <w:t>refs</w:t>
      </w:r>
      <w:r>
        <w:t xml:space="preserve">). As described above, this </w:t>
      </w:r>
      <w:r w:rsidR="008C0DD5">
        <w:t xml:space="preserve">bifurcation </w:t>
      </w:r>
      <w:r>
        <w:t xml:space="preserve">links the last step of </w:t>
      </w:r>
      <w:proofErr w:type="spellStart"/>
      <w:r>
        <w:t>methanogensis</w:t>
      </w:r>
      <w:proofErr w:type="spellEnd"/>
      <w:r>
        <w:t xml:space="preserve"> to the first step by </w:t>
      </w:r>
      <w:proofErr w:type="spellStart"/>
      <w:r>
        <w:t>exergonically</w:t>
      </w:r>
      <w:proofErr w:type="spellEnd"/>
      <w:r>
        <w:t xml:space="preserve"> driving the endergonic reduction of the 1</w:t>
      </w:r>
      <w:r w:rsidRPr="002607EE">
        <w:rPr>
          <w:vertAlign w:val="superscript"/>
        </w:rPr>
        <w:t>st</w:t>
      </w:r>
      <w:r>
        <w:t xml:space="preserve"> step resulting in a circular pathway (</w:t>
      </w:r>
      <w:r w:rsidRPr="008270DA">
        <w:rPr>
          <w:highlight w:val="yellow"/>
        </w:rPr>
        <w:t>ref</w:t>
      </w:r>
      <w:r>
        <w:t xml:space="preserve">). This is noteworthy because the assumption of a linear pathway in </w:t>
      </w:r>
      <w:r>
        <w:rPr>
          <w:i/>
        </w:rPr>
        <w:t>M. maripaludis</w:t>
      </w:r>
      <w:r>
        <w:t xml:space="preserve"> without accounting for electron bifurcation can affect the downstream predictions in the metabolic </w:t>
      </w:r>
      <w:r w:rsidR="004C3845">
        <w:t>model</w:t>
      </w:r>
      <w:r>
        <w:t>.</w:t>
      </w:r>
    </w:p>
    <w:p w14:paraId="345F5C25" w14:textId="6DBA03B4" w:rsidR="00EF5BC0" w:rsidRDefault="00EF5BC0" w:rsidP="00EF5BC0">
      <w:pPr>
        <w:spacing w:line="480" w:lineRule="auto"/>
      </w:pPr>
      <w:r>
        <w:t xml:space="preserve">Because it is a relatively novel mechanism of energy conservation, this heterodisulfide reduction step was not part of our annotation database and thus was not included in the automated first reconstruction draft. Rather, the default mechanism of energy conservation matched </w:t>
      </w:r>
      <w:r>
        <w:lastRenderedPageBreak/>
        <w:t xml:space="preserve">methylotrophic methanogens and utilized methanophenazine, an electron carrier known to be absent from </w:t>
      </w:r>
      <w:r>
        <w:rPr>
          <w:i/>
        </w:rPr>
        <w:t>M. maripaludis</w:t>
      </w:r>
      <w:r>
        <w:t xml:space="preserve"> and other hydrogenotrophic methanogens. We replaced the methylotrophic pathway with the correct electron bifurcation pathway, linking heterodisulfide reduction with electrons from H</w:t>
      </w:r>
      <w:r w:rsidRPr="000F6195">
        <w:rPr>
          <w:vertAlign w:val="subscript"/>
        </w:rPr>
        <w:t>2</w:t>
      </w:r>
      <w:r>
        <w:t xml:space="preserve"> to carbon dioxide reduction via reduced ferredoxin. </w:t>
      </w:r>
      <w:commentRangeStart w:id="2"/>
      <w:r>
        <w:t xml:space="preserve">This </w:t>
      </w:r>
      <w:r w:rsidR="004C3845">
        <w:t>case</w:t>
      </w:r>
      <w:r>
        <w:t xml:space="preserve"> serves as an example of a commonly-encountered reconstruction pitfall, in which information available in annotation databases does not sufficiently represent known biochemical phenomena. Therefore, it is paramount that even as automated reconstruction methods improve, we take the time to carefully evaluate biochemical literature maximize consistency of the reconstruction with experimentally-verified pathways.</w:t>
      </w:r>
      <w:commentRangeEnd w:id="2"/>
      <w:r w:rsidR="004C3845">
        <w:rPr>
          <w:rStyle w:val="CommentReference"/>
          <w:rFonts w:asciiTheme="minorHAnsi" w:hAnsiTheme="minorHAnsi"/>
        </w:rPr>
        <w:commentReference w:id="2"/>
      </w:r>
    </w:p>
    <w:p w14:paraId="61B6AC86" w14:textId="65A21469" w:rsidR="00713837" w:rsidRDefault="00EF5BC0" w:rsidP="00EF5BC0">
      <w:pPr>
        <w:spacing w:line="480" w:lineRule="auto"/>
      </w:pPr>
      <w:r>
        <w:t>To demonstrate the importance of ferredoxin reduction v</w:t>
      </w:r>
      <w:r w:rsidR="00713837">
        <w:t xml:space="preserve">ia bifurcation, we altered the </w:t>
      </w:r>
      <w:r w:rsidR="008C0DD5">
        <w:t>native</w:t>
      </w:r>
      <w:r w:rsidR="00713837">
        <w:t xml:space="preserve"> bifurcating heterodisulfide reductase (</w:t>
      </w:r>
      <w:proofErr w:type="spellStart"/>
      <w:r w:rsidR="00713837">
        <w:t>Hdr</w:t>
      </w:r>
      <w:r w:rsidR="004C3845">
        <w:t>ABC</w:t>
      </w:r>
      <w:proofErr w:type="spellEnd"/>
      <w:r w:rsidR="00713837">
        <w:t>) reaction:</w:t>
      </w:r>
    </w:p>
    <w:p w14:paraId="276E216D" w14:textId="3F7408E2" w:rsidR="00713837" w:rsidRDefault="00713837" w:rsidP="00EF5BC0">
      <w:pPr>
        <w:spacing w:line="480" w:lineRule="auto"/>
      </w:pPr>
      <m:oMathPara>
        <m:oMath>
          <m:r>
            <w:rPr>
              <w:rFonts w:ascii="Cambria Math" w:hAnsi="Cambria Math"/>
            </w:rPr>
            <m:t>CoB-S-S-CoM+</m:t>
          </m:r>
          <m:sSub>
            <m:sSubPr>
              <m:ctrlPr>
                <w:rPr>
                  <w:rFonts w:ascii="Cambria Math" w:hAnsi="Cambria Math"/>
                  <w:i/>
                </w:rPr>
              </m:ctrlPr>
            </m:sSubPr>
            <m:e>
              <m:r>
                <w:rPr>
                  <w:rFonts w:ascii="Cambria Math" w:hAnsi="Cambria Math"/>
                </w:rPr>
                <m:t>2 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d</m:t>
              </m:r>
            </m:e>
            <m:sub>
              <m:r>
                <w:rPr>
                  <w:rFonts w:ascii="Cambria Math" w:hAnsi="Cambria Math"/>
                </w:rPr>
                <m:t>ox</m:t>
              </m:r>
            </m:sub>
          </m:sSub>
          <m:r>
            <w:rPr>
              <w:rFonts w:ascii="Cambria Math" w:hAnsi="Cambria Math"/>
            </w:rPr>
            <m:t>⇌HS-CoB+HS-CoM+</m:t>
          </m:r>
          <m:sSub>
            <m:sSubPr>
              <m:ctrlPr>
                <w:rPr>
                  <w:rFonts w:ascii="Cambria Math" w:hAnsi="Cambria Math"/>
                  <w:i/>
                </w:rPr>
              </m:ctrlPr>
            </m:sSubPr>
            <m:e>
              <m:r>
                <w:rPr>
                  <w:rFonts w:ascii="Cambria Math" w:hAnsi="Cambria Math"/>
                </w:rPr>
                <m:t xml:space="preserve">2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Fd</m:t>
              </m:r>
            </m:e>
            <m:sub>
              <m:r>
                <w:rPr>
                  <w:rFonts w:ascii="Cambria Math" w:hAnsi="Cambria Math"/>
                </w:rPr>
                <m:t>rd</m:t>
              </m:r>
            </m:sub>
          </m:sSub>
          <m:r>
            <w:rPr>
              <w:rFonts w:ascii="Cambria Math" w:hAnsi="Cambria Math"/>
            </w:rPr>
            <m:t xml:space="preserve"> </m:t>
          </m:r>
        </m:oMath>
      </m:oMathPara>
    </w:p>
    <w:p w14:paraId="7490A1C7" w14:textId="5EE803B7" w:rsidR="00EF5BC0" w:rsidRPr="00713837" w:rsidRDefault="00713837" w:rsidP="00EF5BC0">
      <w:pPr>
        <w:spacing w:line="480" w:lineRule="auto"/>
        <w:rPr>
          <w:rFonts w:eastAsiaTheme="minorEastAsia"/>
        </w:rPr>
      </w:pPr>
      <w:r>
        <w:t xml:space="preserve">We removed </w:t>
      </w:r>
      <w:r w:rsidR="008C0DD5">
        <w:t xml:space="preserve">bifurcation from this reaction by removing ferredoxin, </w:t>
      </w:r>
      <w:r>
        <w:t>balancing mass and charge to yield:</w:t>
      </w:r>
      <m:oMath>
        <m:r>
          <m:rPr>
            <m:sty m:val="p"/>
          </m:rPr>
          <w:rPr>
            <w:rFonts w:ascii="Cambria Math" w:hAnsi="Cambria Math"/>
          </w:rPr>
          <w:br/>
        </m:r>
      </m:oMath>
      <m:oMathPara>
        <m:oMath>
          <m:r>
            <w:rPr>
              <w:rFonts w:ascii="Cambria Math" w:hAnsi="Cambria Math"/>
            </w:rPr>
            <m:t>CoB-S-S-CoM+</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HS-CoB+HS-CoM </m:t>
          </m:r>
        </m:oMath>
      </m:oMathPara>
    </w:p>
    <w:p w14:paraId="23FB4B3D" w14:textId="1EFF596A" w:rsidR="00105926" w:rsidRDefault="00713837" w:rsidP="00EF5BC0">
      <w:pPr>
        <w:spacing w:line="480" w:lineRule="auto"/>
      </w:pPr>
      <w:r>
        <w:t xml:space="preserve">This scenario represented </w:t>
      </w:r>
      <w:r w:rsidR="00105926">
        <w:t xml:space="preserve">a </w:t>
      </w:r>
      <w:r w:rsidR="008C0DD5">
        <w:t xml:space="preserve">hypothetical </w:t>
      </w:r>
      <w:r w:rsidR="00105926">
        <w:t xml:space="preserve">case where </w:t>
      </w:r>
      <w:r w:rsidR="00105926">
        <w:rPr>
          <w:i/>
        </w:rPr>
        <w:t xml:space="preserve">M. maripaludis </w:t>
      </w:r>
      <w:r w:rsidR="00105926">
        <w:t xml:space="preserve">would not contain a membrane-bound </w:t>
      </w:r>
      <w:proofErr w:type="spellStart"/>
      <w:r w:rsidR="00105926">
        <w:t>Hdr</w:t>
      </w:r>
      <w:r w:rsidR="00CF5D54">
        <w:t>DE</w:t>
      </w:r>
      <w:proofErr w:type="spellEnd"/>
      <w:r w:rsidR="00105926">
        <w:t xml:space="preserve"> complex but could not perform electron bifurcation. We optimized our model for growth on CO</w:t>
      </w:r>
      <w:r w:rsidR="00105926" w:rsidRPr="00105926">
        <w:rPr>
          <w:vertAlign w:val="subscript"/>
        </w:rPr>
        <w:t>2</w:t>
      </w:r>
      <w:r w:rsidR="00105926">
        <w:t xml:space="preserve"> + H</w:t>
      </w:r>
      <w:r w:rsidR="00105926" w:rsidRPr="00105926">
        <w:rPr>
          <w:vertAlign w:val="subscript"/>
        </w:rPr>
        <w:t>2</w:t>
      </w:r>
      <w:r w:rsidR="00105926">
        <w:t xml:space="preserve"> using this model and were unable to predict </w:t>
      </w:r>
      <w:r w:rsidR="00105926">
        <w:rPr>
          <w:i/>
        </w:rPr>
        <w:t xml:space="preserve">in silico </w:t>
      </w:r>
      <w:r w:rsidR="00105926">
        <w:t xml:space="preserve">growth, </w:t>
      </w:r>
      <w:r w:rsidR="00CF5D54">
        <w:t>supporting the observation</w:t>
      </w:r>
      <w:r w:rsidR="00105926">
        <w:t xml:space="preserve"> that the ferredoxin reduction via electron bifurcation is an essential part of our netw</w:t>
      </w:r>
      <w:r w:rsidR="008C0DD5">
        <w:t>ork. Lack of model growth can</w:t>
      </w:r>
      <w:r w:rsidR="00105926">
        <w:t xml:space="preserve"> clearly</w:t>
      </w:r>
      <w:r w:rsidR="008C0DD5">
        <w:t xml:space="preserve"> be</w:t>
      </w:r>
      <w:r w:rsidR="00105926">
        <w:t xml:space="preserve"> attributed to disruption of the central energy conservation mechanism in </w:t>
      </w:r>
      <w:r w:rsidR="00105926">
        <w:rPr>
          <w:i/>
        </w:rPr>
        <w:t>M. maripaludis</w:t>
      </w:r>
      <w:r w:rsidR="00105926">
        <w:t>, in which electron bifurcation must necessarily reduce ferredoxin for reducing CO</w:t>
      </w:r>
      <w:r w:rsidR="00105926" w:rsidRPr="00105926">
        <w:rPr>
          <w:vertAlign w:val="subscript"/>
        </w:rPr>
        <w:t>2</w:t>
      </w:r>
      <w:r w:rsidR="00105926">
        <w:t xml:space="preserve">. The only other complex capable of generating </w:t>
      </w:r>
      <w:r w:rsidR="00105926">
        <w:lastRenderedPageBreak/>
        <w:t xml:space="preserve">large amounts of reduced ferredoxin is the </w:t>
      </w:r>
      <w:proofErr w:type="spellStart"/>
      <w:r w:rsidR="00105926">
        <w:t>Eha</w:t>
      </w:r>
      <w:proofErr w:type="spellEnd"/>
      <w:r w:rsidR="00105926">
        <w:t xml:space="preserve"> hydrogenase, which utilizes a sodium ion gradient to r</w:t>
      </w:r>
      <w:r w:rsidR="00853534">
        <w:t>educe ferredoxin on a 1:1 basis. S</w:t>
      </w:r>
      <w:r w:rsidR="00105926">
        <w:t xml:space="preserve">imilarly, </w:t>
      </w:r>
      <w:r w:rsidR="0080785B">
        <w:t>CO2 reduction to methane requires reduced ferredoxin and pumps out sodium ions on a 1:1 basis. Thus, each cycle of methanogenesis in this scenario effectively produces no sodium ion gradient for synthesizing ATP, the central component necessary for biomass formation. Add</w:t>
      </w:r>
      <w:r w:rsidR="00CF5D54">
        <w:t>itionally, methanogenesis loses</w:t>
      </w:r>
      <w:r w:rsidR="0080785B">
        <w:t xml:space="preserve"> small amounts of carbon for biosynthesis; hence, reducing one ferredoxin effectively pumps less than one sodium ion across the cell membrane and creates an overall energy deficit. </w:t>
      </w:r>
      <w:r w:rsidR="00853534">
        <w:t xml:space="preserve">Overall, this simulation illustrates the essentiality of ferredoxin reduction via electron bifurcation and reinforces the idea that </w:t>
      </w:r>
      <w:proofErr w:type="spellStart"/>
      <w:r w:rsidR="00CF5D54">
        <w:t>Eha</w:t>
      </w:r>
      <w:proofErr w:type="spellEnd"/>
      <w:r w:rsidR="00853534">
        <w:t xml:space="preserve"> hydrogenase can play only an anaplerotic role in methanogenesis </w:t>
      </w:r>
      <w:r w:rsidR="00853534">
        <w:fldChar w:fldCharType="begin"/>
      </w:r>
      <w:r w:rsidR="00571EEA">
        <w:instrText xml:space="preserve"> ADDIN ZOTERO_ITEM CSL_CITATION {"citationID":"2dljuucmmq","properties":{"formattedCitation":"(33)","plainCitation":"(33)"},"citationItems":[{"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rsidR="00853534">
        <w:fldChar w:fldCharType="separate"/>
      </w:r>
      <w:r w:rsidR="00552A03" w:rsidRPr="00552A03">
        <w:rPr>
          <w:rFonts w:cs="Times New Roman"/>
        </w:rPr>
        <w:t>(33)</w:t>
      </w:r>
      <w:r w:rsidR="00853534">
        <w:fldChar w:fldCharType="end"/>
      </w:r>
      <w:r w:rsidR="00853534">
        <w:t xml:space="preserve">. </w:t>
      </w:r>
    </w:p>
    <w:p w14:paraId="1DE19B1E" w14:textId="60CBE2AB" w:rsidR="00F877E6" w:rsidRPr="005C4FC4" w:rsidRDefault="00F877E6" w:rsidP="00EF5BC0">
      <w:pPr>
        <w:spacing w:line="480" w:lineRule="auto"/>
      </w:pPr>
      <w:commentRangeStart w:id="3"/>
      <w:r>
        <w:t>Taking</w:t>
      </w:r>
      <w:commentRangeEnd w:id="3"/>
      <w:r>
        <w:rPr>
          <w:rStyle w:val="CommentReference"/>
          <w:rFonts w:asciiTheme="minorHAnsi" w:hAnsiTheme="minorHAnsi"/>
        </w:rPr>
        <w:commentReference w:id="3"/>
      </w:r>
      <w:r>
        <w:t xml:space="preserve"> this analysis one step further, we used our reconstruction to probe into acetate assimilation, </w:t>
      </w:r>
      <w:r w:rsidR="00276128">
        <w:t>a supplemental</w:t>
      </w:r>
      <w:r>
        <w:t xml:space="preserve"> pathway in </w:t>
      </w:r>
      <w:r>
        <w:rPr>
          <w:i/>
        </w:rPr>
        <w:t xml:space="preserve">M. maripaludis </w:t>
      </w:r>
      <w:r>
        <w:t>t</w:t>
      </w:r>
      <w:r w:rsidR="00276128">
        <w:t xml:space="preserve">hat can enhance but not fully support organism growth </w:t>
      </w:r>
      <w:r w:rsidR="00276128">
        <w:fldChar w:fldCharType="begin"/>
      </w:r>
      <w:r w:rsidR="00571EEA">
        <w:instrText xml:space="preserve"> ADDIN ZOTERO_ITEM CSL_CITATION {"citationID":"mg5us3ref","properties":{"formattedCitation":"(42)","plainCitation":"(42)"},"citationItems":[{"id":450,"uris":["http://zotero.org/users/2565720/items/MVBZ2QJT"],"uri":["http://zotero.org/users/2565720/items/MVBZ2QJT"],"itemData":{"id":450,"type":"article-journal","title":"Pathway of acetate assimilation in autotrophic and heterotrophic methanococci.","container-title":"Journal of Bacteriology","page":"5327-5329","volume":"169","issue":"11","source":"jb.asm.org","abstract":"The autotroph Methanococcus maripaludis contained high levels of acetate-coenzyme A ligase, pyruvate synthase, pyruvate, water dikinase, pyruvate carboxylase, and the enzymes of the incomplete reductive tricarboxylic acid cycle. Phosphoenolpyruvate carboxykinase, citrate synthase, and isocitrate dehydrogenase were not detected. In contrast, the heterotroph Methanococcus sp. strain A3 contained acetate kinase, and acetate coenzyme A ligase was virtually absent.","ISSN":"0021-9193, 1098-5530","note":"PMID: 3667534","journalAbbreviation":"J. Bacteriol.","language":"en","author":[{"family":"Shieh","given":"J. S."},{"family":"Whitman","given":"W. B."}],"issued":{"date-parts":[["1987",11,1]]},"PMID":"3667534"}}],"schema":"https://github.com/citation-style-language/schema/raw/master/csl-citation.json"} </w:instrText>
      </w:r>
      <w:r w:rsidR="00276128">
        <w:fldChar w:fldCharType="separate"/>
      </w:r>
      <w:r w:rsidR="00F5100D" w:rsidRPr="00F5100D">
        <w:rPr>
          <w:rFonts w:cs="Times New Roman"/>
        </w:rPr>
        <w:t>(42)</w:t>
      </w:r>
      <w:r w:rsidR="00276128">
        <w:fldChar w:fldCharType="end"/>
      </w:r>
      <w:r w:rsidR="00276128">
        <w:t xml:space="preserve">. This is in contrast to </w:t>
      </w:r>
      <w:r w:rsidR="008C0DD5">
        <w:t>multiple methylotrophic</w:t>
      </w:r>
      <w:r w:rsidR="00276128">
        <w:t xml:space="preserve"> methanogens such as </w:t>
      </w:r>
      <w:r w:rsidR="00276128">
        <w:rPr>
          <w:i/>
        </w:rPr>
        <w:t>Methanosarcina barkeri</w:t>
      </w:r>
      <w:r w:rsidR="008C0DD5">
        <w:t xml:space="preserve"> that</w:t>
      </w:r>
      <w:r w:rsidR="00276128">
        <w:t xml:space="preserve"> can subsist using solely the </w:t>
      </w:r>
      <w:proofErr w:type="spellStart"/>
      <w:r w:rsidR="00276128">
        <w:t>aceticlastic</w:t>
      </w:r>
      <w:proofErr w:type="spellEnd"/>
      <w:r w:rsidR="00276128">
        <w:t xml:space="preserve"> pathway </w:t>
      </w:r>
      <w:r w:rsidR="00276128">
        <w:fldChar w:fldCharType="begin"/>
      </w:r>
      <w:r w:rsidR="00571EEA">
        <w:instrText xml:space="preserve"> ADDIN ZOTERO_ITEM CSL_CITATION {"citationID":"1bs1pkv7m0","properties":{"formattedCitation":"(43)","plainCitation":"(43)"},"citationItems":[{"id":138,"uris":["http://zotero.org/users/2565720/items/DB3AGUAB"],"uri":["http://zotero.org/users/2565720/items/DB3AGUAB"],"itemData":{"id":138,"type":"article-journal","title":"Loss of the &lt;i&gt;mtr&lt;/i&gt; operon in &lt;i&gt;Methanosarcina&lt;/i&gt; blocks growth on methanol, but not methanogenesis, and reveals an unknown methanogenic pathway","container-title":"Proceedings of the National Academy of Sciences of the United States of America","page":"10664–10669","volume":"102","issue":"30","source":"Google Scholar","author":[{"family":"Welander","given":"Paula V."},{"family":"Metcalf","given":"William W."}],"issued":{"date-parts":[["2005"]]}}}],"schema":"https://github.com/citation-style-language/schema/raw/master/csl-citation.json"} </w:instrText>
      </w:r>
      <w:r w:rsidR="00276128">
        <w:fldChar w:fldCharType="separate"/>
      </w:r>
      <w:r w:rsidR="00F5100D" w:rsidRPr="00F5100D">
        <w:rPr>
          <w:rFonts w:cs="Times New Roman"/>
        </w:rPr>
        <w:t>(43)</w:t>
      </w:r>
      <w:r w:rsidR="00276128">
        <w:fldChar w:fldCharType="end"/>
      </w:r>
      <w:r w:rsidR="00276128">
        <w:t xml:space="preserve">. Though it is unknown exactly why </w:t>
      </w:r>
      <w:r w:rsidR="00276128">
        <w:rPr>
          <w:i/>
        </w:rPr>
        <w:t xml:space="preserve">M. maripaludis </w:t>
      </w:r>
      <w:r w:rsidR="00276128">
        <w:t xml:space="preserve">cannot be grown on acetate alone, </w:t>
      </w:r>
      <w:r w:rsidR="005C4FC4">
        <w:t xml:space="preserve">our reconstruction did not reveal any strictly stoichiometric obstacle to growth. However, much like the pathway in </w:t>
      </w:r>
      <w:r w:rsidR="005C4FC4">
        <w:rPr>
          <w:i/>
        </w:rPr>
        <w:t xml:space="preserve">M. barkeri, </w:t>
      </w:r>
      <w:r w:rsidR="005C4FC4">
        <w:t xml:space="preserve">the aceticlastic pathway in </w:t>
      </w:r>
      <w:r w:rsidR="005C4FC4">
        <w:rPr>
          <w:i/>
        </w:rPr>
        <w:t xml:space="preserve">M. maripaludis </w:t>
      </w:r>
      <w:r w:rsidR="005C4FC4">
        <w:t xml:space="preserve">requires </w:t>
      </w:r>
      <w:proofErr w:type="spellStart"/>
      <w:r w:rsidR="005C4FC4">
        <w:t>Eha</w:t>
      </w:r>
      <w:proofErr w:type="spellEnd"/>
      <w:r w:rsidR="005C4FC4">
        <w:t>/</w:t>
      </w:r>
      <w:proofErr w:type="spellStart"/>
      <w:r w:rsidR="005C4FC4">
        <w:t>Ehb</w:t>
      </w:r>
      <w:proofErr w:type="spellEnd"/>
      <w:r w:rsidR="005C4FC4">
        <w:t xml:space="preserve"> hydrogenase as a sink for reduced ferredoxin, thus thrusting this reaction into a central role rather than an anaplerotic one. Indeed, when we simulated our</w:t>
      </w:r>
      <w:r w:rsidR="00276128">
        <w:t xml:space="preserve"> </w:t>
      </w:r>
      <w:r w:rsidR="005C4FC4">
        <w:t xml:space="preserve">model and allowed </w:t>
      </w:r>
      <w:proofErr w:type="spellStart"/>
      <w:r w:rsidR="005C4FC4">
        <w:t>Eha</w:t>
      </w:r>
      <w:proofErr w:type="spellEnd"/>
      <w:r w:rsidR="005C4FC4">
        <w:t>/</w:t>
      </w:r>
      <w:proofErr w:type="spellStart"/>
      <w:r w:rsidR="005C4FC4">
        <w:t>Ehb</w:t>
      </w:r>
      <w:proofErr w:type="spellEnd"/>
      <w:r w:rsidR="005C4FC4">
        <w:t xml:space="preserve"> unlimited flux, we could predict </w:t>
      </w:r>
      <w:proofErr w:type="spellStart"/>
      <w:r w:rsidR="005C4FC4">
        <w:t>aceticlastic</w:t>
      </w:r>
      <w:proofErr w:type="spellEnd"/>
      <w:r w:rsidR="005C4FC4">
        <w:t xml:space="preserve"> growth, with </w:t>
      </w:r>
      <w:proofErr w:type="spellStart"/>
      <w:r w:rsidR="005C4FC4">
        <w:t>Eha</w:t>
      </w:r>
      <w:proofErr w:type="spellEnd"/>
      <w:r w:rsidR="005C4FC4">
        <w:t>/</w:t>
      </w:r>
      <w:proofErr w:type="spellStart"/>
      <w:r w:rsidR="005C4FC4">
        <w:t>Ehb</w:t>
      </w:r>
      <w:proofErr w:type="spellEnd"/>
      <w:r w:rsidR="005C4FC4">
        <w:t xml:space="preserve"> oxidizing approximately two moles of ferredoxin per methane produced. We then constrained our model to enforce the central energy-conserving role</w:t>
      </w:r>
      <w:r w:rsidR="008C0DD5">
        <w:t xml:space="preserve"> of bifurcation by limiting </w:t>
      </w:r>
      <w:r w:rsidR="005C4FC4">
        <w:t xml:space="preserve">flux through the </w:t>
      </w:r>
      <w:proofErr w:type="spellStart"/>
      <w:r w:rsidR="005C4FC4">
        <w:t>Eha</w:t>
      </w:r>
      <w:proofErr w:type="spellEnd"/>
      <w:r w:rsidR="005C4FC4">
        <w:t>/</w:t>
      </w:r>
      <w:proofErr w:type="spellStart"/>
      <w:r w:rsidR="005C4FC4">
        <w:t>Ehb</w:t>
      </w:r>
      <w:proofErr w:type="spellEnd"/>
      <w:r w:rsidR="005C4FC4">
        <w:t xml:space="preserve"> reaction to 10% that of methane secretion rate. Doing so prevented our model from predicting growth from acetate alone, but did not restrict </w:t>
      </w:r>
      <w:r w:rsidR="005C4FC4">
        <w:lastRenderedPageBreak/>
        <w:t xml:space="preserve">hydrogenotrophic growth or supplementary acetate uptake. This simulation supports the hypothesis that </w:t>
      </w:r>
      <w:r w:rsidR="005C4FC4">
        <w:rPr>
          <w:i/>
        </w:rPr>
        <w:t xml:space="preserve">M. maripaludis </w:t>
      </w:r>
      <w:r w:rsidR="005C4FC4">
        <w:t xml:space="preserve">cannot achieve </w:t>
      </w:r>
      <w:proofErr w:type="spellStart"/>
      <w:r w:rsidR="005C4FC4">
        <w:t>aceticlastic</w:t>
      </w:r>
      <w:proofErr w:type="spellEnd"/>
      <w:r w:rsidR="005C4FC4">
        <w:t xml:space="preserve"> growth </w:t>
      </w:r>
      <w:r w:rsidR="0090081E">
        <w:t xml:space="preserve">because </w:t>
      </w:r>
      <w:proofErr w:type="spellStart"/>
      <w:r w:rsidR="0090081E">
        <w:t>Eha</w:t>
      </w:r>
      <w:proofErr w:type="spellEnd"/>
      <w:r w:rsidR="0090081E">
        <w:t>/</w:t>
      </w:r>
      <w:proofErr w:type="spellStart"/>
      <w:r w:rsidR="0090081E">
        <w:t>Ehb</w:t>
      </w:r>
      <w:proofErr w:type="spellEnd"/>
      <w:r w:rsidR="0090081E">
        <w:t xml:space="preserve"> cannot assume a central role in methanogenesis. </w:t>
      </w:r>
    </w:p>
    <w:p w14:paraId="7511EAEE" w14:textId="4F4D9F97" w:rsidR="00EF5BC0" w:rsidRPr="00EF5BC0" w:rsidRDefault="00EF5BC0" w:rsidP="00853534">
      <w:pPr>
        <w:spacing w:line="480" w:lineRule="auto"/>
      </w:pPr>
      <w:commentRangeStart w:id="4"/>
      <w:r>
        <w:t>Interestingly</w:t>
      </w:r>
      <w:commentRangeEnd w:id="4"/>
      <w:r w:rsidR="00853534">
        <w:rPr>
          <w:rStyle w:val="CommentReference"/>
          <w:rFonts w:asciiTheme="minorHAnsi" w:hAnsiTheme="minorHAnsi"/>
        </w:rPr>
        <w:commentReference w:id="4"/>
      </w:r>
      <w:r>
        <w:t xml:space="preserve">, there is evidence that </w:t>
      </w:r>
      <w:r>
        <w:rPr>
          <w:i/>
        </w:rPr>
        <w:t xml:space="preserve">M. maripaludis </w:t>
      </w:r>
      <w:r>
        <w:t xml:space="preserve">uses multiple forms of ferredoxin as electron carriers and may link multiple steps, </w:t>
      </w:r>
      <w:r w:rsidR="00853534">
        <w:t>particularly those involved in</w:t>
      </w:r>
      <w:r>
        <w:t xml:space="preserve"> electron bifurcation, using specific ferredoxins </w:t>
      </w:r>
      <w:r>
        <w:fldChar w:fldCharType="begin"/>
      </w:r>
      <w:r w:rsidR="00571EEA">
        <w:instrText xml:space="preserve"> ADDIN ZOTERO_ITEM CSL_CITATION {"citationID":"2g2qvo6ckt","properties":{"formattedCitation":"(44)","plainCitation":"(44)"},"citationItems":[{"id":377,"uris":["http://zotero.org/users/2565720/items/V9R7CQTA"],"uri":["http://zotero.org/users/2565720/items/V9R7CQTA"],"itemData":{"id":377,"type":"article-journal","title":"More Than 200 Genes Required for Methane Formation from H2 and CO2 and Energy Conservation Are Present in &lt;i&gt;Methanothermobacter marburgensis&lt;/i&gt; and &lt;i&gt;Methanothermobacter thermautotrophicus&lt;/i&gt;","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schema":"https://github.com/citation-style-language/schema/raw/master/csl-citation.json"} </w:instrText>
      </w:r>
      <w:r>
        <w:fldChar w:fldCharType="separate"/>
      </w:r>
      <w:r w:rsidR="00F5100D" w:rsidRPr="00F5100D">
        <w:rPr>
          <w:rFonts w:cs="Times New Roman"/>
        </w:rPr>
        <w:t>(44)</w:t>
      </w:r>
      <w:r>
        <w:fldChar w:fldCharType="end"/>
      </w:r>
      <w:r>
        <w:t xml:space="preserve">. Presently, the full extent of this phenomenon is not well understood and requires more experimental investigation. However, in an effort to represent ferredoxin specificity in our model, we have included a function (see Supplemental Materials) that </w:t>
      </w:r>
      <w:r w:rsidR="00CF5D54">
        <w:t>replaces promiscuous ferredoxins with one type of</w:t>
      </w:r>
      <w:r>
        <w:t xml:space="preserve"> </w:t>
      </w:r>
      <w:r w:rsidR="00CF5D54">
        <w:t>specific ferredoxin</w:t>
      </w:r>
      <w:r w:rsidR="00853534">
        <w:t xml:space="preserve"> for the </w:t>
      </w:r>
      <w:proofErr w:type="spellStart"/>
      <w:r w:rsidR="00CF5D54">
        <w:t>Eha</w:t>
      </w:r>
      <w:proofErr w:type="spellEnd"/>
      <w:r>
        <w:t xml:space="preserve"> hydrogenase, </w:t>
      </w:r>
      <w:proofErr w:type="spellStart"/>
      <w:r w:rsidR="00CF5D54">
        <w:t>Hdr</w:t>
      </w:r>
      <w:proofErr w:type="spellEnd"/>
      <w:r>
        <w:t xml:space="preserve">, and </w:t>
      </w:r>
      <w:proofErr w:type="spellStart"/>
      <w:r>
        <w:t>formylmethanfuran</w:t>
      </w:r>
      <w:proofErr w:type="spellEnd"/>
      <w:r>
        <w:t xml:space="preserve"> dehydrogenase (</w:t>
      </w:r>
      <w:proofErr w:type="spellStart"/>
      <w:r w:rsidR="00CF5D54">
        <w:t>Fwd</w:t>
      </w:r>
      <w:proofErr w:type="spellEnd"/>
      <w:r w:rsidR="00853534">
        <w:t>)</w:t>
      </w:r>
      <w:r w:rsidR="00CF5D54">
        <w:t xml:space="preserve"> and a second type of specific ferredoxin for </w:t>
      </w:r>
      <w:proofErr w:type="spellStart"/>
      <w:r w:rsidR="00CF5D54">
        <w:t>Ehb</w:t>
      </w:r>
      <w:proofErr w:type="spellEnd"/>
      <w:r w:rsidR="00CF5D54">
        <w:t xml:space="preserve"> hydrogenase and biosynthetic </w:t>
      </w:r>
      <w:proofErr w:type="spellStart"/>
      <w:r w:rsidR="00CF5D54">
        <w:t>carboxylating</w:t>
      </w:r>
      <w:proofErr w:type="spellEnd"/>
      <w:r w:rsidR="00CF5D54">
        <w:t xml:space="preserve"> oxidoreductases, as suggested by {</w:t>
      </w:r>
      <w:commentRangeStart w:id="5"/>
      <w:r w:rsidR="00CF5D54">
        <w:t>ref</w:t>
      </w:r>
      <w:commentRangeEnd w:id="5"/>
      <w:r w:rsidR="00CF5D54">
        <w:rPr>
          <w:rStyle w:val="CommentReference"/>
          <w:rFonts w:asciiTheme="minorHAnsi" w:hAnsiTheme="minorHAnsi"/>
        </w:rPr>
        <w:commentReference w:id="5"/>
      </w:r>
      <w:r w:rsidR="00CF5D54">
        <w:t>}</w:t>
      </w:r>
      <w:r w:rsidR="00853534">
        <w:t>. Using this function</w:t>
      </w:r>
      <w:r>
        <w:t xml:space="preserve"> tightens the coupling between the aforementioned reactions by restricting them </w:t>
      </w:r>
      <w:r w:rsidR="008C0DD5">
        <w:t>each set</w:t>
      </w:r>
      <w:r>
        <w:t xml:space="preserve"> to one pool of electron carriers and allows us to predict how ferredoxin specificity could change possible model flux distributions.</w:t>
      </w:r>
      <w:r w:rsidR="00692E06">
        <w:t xml:space="preserve"> In wild type simulations, this change has </w:t>
      </w:r>
      <w:r w:rsidR="008C0DD5">
        <w:t>minimal</w:t>
      </w:r>
      <w:r w:rsidR="00692E06">
        <w:t xml:space="preserve"> effect</w:t>
      </w:r>
      <w:r w:rsidR="008C0DD5">
        <w:t>s</w:t>
      </w:r>
      <w:r w:rsidR="00692E06">
        <w:t xml:space="preserve"> on predicted </w:t>
      </w:r>
      <w:r w:rsidR="008C0DD5">
        <w:t>growth yields and fluxes</w:t>
      </w:r>
      <w:r w:rsidR="00692E06">
        <w:t xml:space="preserve"> but could have notable impact on gene knockout predictions, particularly those involving reactions that utilize ferredoxin. </w:t>
      </w:r>
    </w:p>
    <w:p w14:paraId="79E62FB5" w14:textId="495120C7" w:rsidR="001F7E98" w:rsidRDefault="00EF5BC0" w:rsidP="001F7E98">
      <w:pPr>
        <w:pStyle w:val="Heading2"/>
      </w:pPr>
      <w:r>
        <w:t xml:space="preserve">Other </w:t>
      </w:r>
      <w:r w:rsidR="000F6195">
        <w:t>Biochemistry</w:t>
      </w:r>
      <w:r w:rsidR="001F7E98">
        <w:t xml:space="preserve"> Improvements</w:t>
      </w:r>
    </w:p>
    <w:p w14:paraId="607988A0" w14:textId="36DDC85C" w:rsidR="00230593" w:rsidRDefault="00AF3DA5" w:rsidP="007A2129">
      <w:pPr>
        <w:spacing w:line="480" w:lineRule="auto"/>
      </w:pPr>
      <w:r>
        <w:t>A major part of our manual curation was adding biosynthesis pathways for the methanogenic coenzymes</w:t>
      </w:r>
      <w:r w:rsidR="00943D68">
        <w:t>, sugars, and lipids</w:t>
      </w:r>
      <w:r>
        <w:t xml:space="preserve">. </w:t>
      </w:r>
      <w:r>
        <w:rPr>
          <w:i/>
        </w:rPr>
        <w:t xml:space="preserve">M. maripaludis </w:t>
      </w:r>
      <w:r>
        <w:t xml:space="preserve">utilizes </w:t>
      </w:r>
      <w:r w:rsidR="008C0DD5">
        <w:t>a number of</w:t>
      </w:r>
      <w:r w:rsidR="00943D68">
        <w:t xml:space="preserve"> unusual</w:t>
      </w:r>
      <w:r>
        <w:t xml:space="preserve"> coenzymes directly as electron carriers (methanofuran, </w:t>
      </w:r>
      <w:r w:rsidR="00B543C6">
        <w:t>H</w:t>
      </w:r>
      <w:r w:rsidR="00B543C6" w:rsidRPr="00B543C6">
        <w:rPr>
          <w:vertAlign w:val="subscript"/>
        </w:rPr>
        <w:t>4</w:t>
      </w:r>
      <w:r w:rsidR="00B543C6">
        <w:t>MPT</w:t>
      </w:r>
      <w:r>
        <w:t>, coenzyme F</w:t>
      </w:r>
      <w:r w:rsidRPr="00B543C6">
        <w:rPr>
          <w:vertAlign w:val="subscript"/>
        </w:rPr>
        <w:t>420</w:t>
      </w:r>
      <w:r>
        <w:t>, coenzyme B, coenzyme M) and vital pieces of catabolic enzymes (coenzyme F</w:t>
      </w:r>
      <w:r w:rsidRPr="00B543C6">
        <w:rPr>
          <w:vertAlign w:val="subscript"/>
        </w:rPr>
        <w:t>430</w:t>
      </w:r>
      <w:r>
        <w:t xml:space="preserve">) during methanogenesis </w:t>
      </w:r>
      <w:r w:rsidR="00943D68">
        <w:fldChar w:fldCharType="begin"/>
      </w:r>
      <w:r w:rsidR="00571EEA">
        <w:instrText xml:space="preserve"> ADDIN ZOTERO_ITEM CSL_CITATION {"citationID":"kesh5maA","properties":{"formattedCitation":"(5)","plainCitation":"(5)"},"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B65741" w:rsidRPr="00B65741">
        <w:rPr>
          <w:rFonts w:cs="Times New Roman"/>
        </w:rPr>
        <w:t>(5)</w:t>
      </w:r>
      <w:r w:rsidR="00943D68">
        <w:fldChar w:fldCharType="end"/>
      </w:r>
      <w:r>
        <w:t xml:space="preserve">. </w:t>
      </w:r>
      <w:r w:rsidR="00F45312">
        <w:t xml:space="preserve">It also </w:t>
      </w:r>
      <w:r w:rsidR="00BF0803">
        <w:t>contains recently characterized pathways for synthesizing</w:t>
      </w:r>
      <w:r w:rsidR="00F45312">
        <w:t xml:space="preserve"> an </w:t>
      </w:r>
      <w:proofErr w:type="spellStart"/>
      <w:r w:rsidR="00F45312">
        <w:t>archaellin</w:t>
      </w:r>
      <w:proofErr w:type="spellEnd"/>
      <w:r w:rsidR="00F45312">
        <w:t xml:space="preserve"> </w:t>
      </w:r>
      <w:proofErr w:type="spellStart"/>
      <w:r w:rsidR="00F45312">
        <w:t>tetrasaccharide</w:t>
      </w:r>
      <w:proofErr w:type="spellEnd"/>
      <w:r w:rsidR="00F45312">
        <w:t xml:space="preserve"> as part of N-linked glycosylation </w:t>
      </w:r>
      <w:r w:rsidR="00F45312">
        <w:fldChar w:fldCharType="begin"/>
      </w:r>
      <w:r w:rsidR="00571EEA">
        <w:instrText xml:space="preserve"> ADDIN ZOTERO_ITEM CSL_CITATION {"citationID":"2i84i863d3","properties":{"formattedCitation":"(45)","plainCitation":"(45)"},"citationItems":[{"id":385,"uris":["http://zotero.org/users/2565720/items/E6HZ3AAE"],"uri":["http://zotero.org/users/2565720/items/E6HZ3AAE"],"itemData":{"id":385,"type":"article-journal","title":"Evidence that Biosynthesis of the Second and Third Sugars of the Archaellin Tetrasaccharide in the Archaeon &lt;i&gt;Methanococcus maripaludis&lt;/i&gt; Occurs by the Same Pathway Used by &lt;i&gt;Pseudomonas aeruginosa&lt;/i&gt;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F5100D" w:rsidRPr="00F5100D">
        <w:rPr>
          <w:rFonts w:cs="Times New Roman"/>
        </w:rPr>
        <w:t>(45)</w:t>
      </w:r>
      <w:r w:rsidR="00F45312">
        <w:fldChar w:fldCharType="end"/>
      </w:r>
      <w:r w:rsidR="00F45312">
        <w:t xml:space="preserve"> and multiple forms of </w:t>
      </w:r>
      <w:proofErr w:type="spellStart"/>
      <w:r w:rsidR="00F45312">
        <w:t>archaeol</w:t>
      </w:r>
      <w:proofErr w:type="spellEnd"/>
      <w:r w:rsidR="00F45312">
        <w:t xml:space="preserve">, an archaeal membrane ether lipid </w:t>
      </w:r>
      <w:r w:rsidR="00F45312">
        <w:fldChar w:fldCharType="begin"/>
      </w:r>
      <w:r w:rsidR="00571EEA">
        <w:instrText xml:space="preserve"> ADDIN ZOTERO_ITEM CSL_CITATION {"citationID":"1v1bfrvejb","properties":{"formattedCitation":"(46)","plainCitation":"(46)"},"citationItems":[{"id":389,"uris":["http://zotero.org/users/2565720/items/4VZ7MNXM"],"uri":["http://zotero.org/users/2565720/items/4VZ7MNXM"],"itemData":{"id":389,"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F5100D" w:rsidRPr="00F5100D">
        <w:rPr>
          <w:rFonts w:cs="Times New Roman"/>
        </w:rPr>
        <w:t>(46)</w:t>
      </w:r>
      <w:r w:rsidR="00F45312">
        <w:fldChar w:fldCharType="end"/>
      </w:r>
      <w:r w:rsidR="00F45312">
        <w:t xml:space="preserve">. </w:t>
      </w:r>
      <w:r w:rsidR="00BF0803">
        <w:t xml:space="preserve">None </w:t>
      </w:r>
      <w:r w:rsidR="00BF0803">
        <w:lastRenderedPageBreak/>
        <w:t xml:space="preserve">of these pathways were included in our draft reconstruction and few were completely present in the Model SEED database, thus the bulk of these reactions were added manually. </w:t>
      </w:r>
      <w:r w:rsidR="00F45312">
        <w:t xml:space="preserve">These synthesis pathways, particularly for coenzymes, are vital pieces of </w:t>
      </w:r>
      <w:r w:rsidR="00F45312">
        <w:rPr>
          <w:i/>
        </w:rPr>
        <w:t xml:space="preserve">M. maripaludis </w:t>
      </w:r>
      <w:r w:rsidR="00F45312">
        <w:t>metabolism</w:t>
      </w:r>
      <w:r w:rsidR="00BF0803">
        <w:t xml:space="preserve"> that set it apart from the vast majority of known biochemistry. H</w:t>
      </w:r>
      <w:r w:rsidR="00EC4669">
        <w:t>ence</w:t>
      </w:r>
      <w:r w:rsidR="00BF0803">
        <w:t>,</w:t>
      </w:r>
      <w:r>
        <w:t xml:space="preserve"> </w:t>
      </w:r>
      <w:r w:rsidR="00BF0803">
        <w:t xml:space="preserve">including these synthesis pathways and adding these metabolites as required biomass components was crucial for distinguishing our reconstruction from existing networks. </w:t>
      </w:r>
    </w:p>
    <w:p w14:paraId="3A127E2B" w14:textId="27594ADC"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 xml:space="preserve">M. maripaludis </w:t>
      </w:r>
      <w:r w:rsidR="000B4992">
        <w:t>because sulfate reduction</w:t>
      </w:r>
      <w:r w:rsidR="00BF0803">
        <w:t xml:space="preserve"> produces sulfite, a </w:t>
      </w:r>
      <w:r w:rsidR="006B0C00">
        <w:t>methanogenesis</w:t>
      </w:r>
      <w:r w:rsidR="00BF0803">
        <w:t xml:space="preserve"> inhibitor</w:t>
      </w:r>
      <w:r w:rsidR="006B0C00">
        <w:t xml:space="preserve"> </w:t>
      </w:r>
      <w:r w:rsidR="000B4992">
        <w:fldChar w:fldCharType="begin"/>
      </w:r>
      <w:r w:rsidR="00571EEA">
        <w:instrText xml:space="preserve"> ADDIN ZOTERO_ITEM CSL_CITATION {"citationID":"1pmtfiqdui","properties":{"formattedCitation":"(47)","plainCitation":"(47)"},"citationItems":[{"id":233,"uris":["http://zotero.org/users/2565720/items/X25BNH5A"],"uri":["http://zotero.org/users/2565720/items/X25BNH5A"],"itemData":{"id":233,"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F5100D" w:rsidRPr="00F5100D">
        <w:rPr>
          <w:rFonts w:cs="Times New Roman"/>
        </w:rPr>
        <w:t>(47)</w:t>
      </w:r>
      <w:r w:rsidR="000B4992">
        <w:fldChar w:fldCharType="end"/>
      </w:r>
      <w:r w:rsidR="006B0C00">
        <w:t xml:space="preserve">. </w:t>
      </w:r>
      <w:r w:rsidR="000B4992">
        <w:t>However, b</w:t>
      </w:r>
      <w:r>
        <w:t xml:space="preserve">ecause sulfate is the default sulfur source for </w:t>
      </w:r>
      <w:r w:rsidR="008E0E07">
        <w:t xml:space="preserve">most microorganisms, our </w:t>
      </w:r>
      <w:r w:rsidR="00692E06">
        <w:t>first draft</w:t>
      </w:r>
      <w:r w:rsidR="008E0E07">
        <w:t xml:space="preserve"> reconstruction included a sulfate transporter and sulfate r</w:t>
      </w:r>
      <w:r w:rsidR="00BF0803">
        <w:t>eduction pathway. We removed this</w:t>
      </w:r>
      <w:r w:rsidR="008E0E07">
        <w:t xml:space="preserve"> </w:t>
      </w:r>
      <w:r w:rsidR="00BF0803">
        <w:t>default pathway</w:t>
      </w:r>
      <w:r w:rsidR="008E0E07">
        <w:t xml:space="preserve"> and instead added a </w:t>
      </w:r>
      <w:r w:rsidR="00BF0803">
        <w:t>pathway to utilize environmental</w:t>
      </w:r>
      <w:r w:rsidR="008E0E07">
        <w:t xml:space="preserve"> sulfide, the primary sulfur source for </w:t>
      </w:r>
      <w:r w:rsidR="008E0E07">
        <w:rPr>
          <w:i/>
        </w:rPr>
        <w:t xml:space="preserve">M. maripaludis. </w:t>
      </w:r>
      <w:r w:rsidR="008E0E07">
        <w:t xml:space="preserve">Our updated sulfur </w:t>
      </w:r>
      <w:r w:rsidR="00492B43">
        <w:t xml:space="preserve">assimilation pathway includes </w:t>
      </w:r>
      <w:r w:rsidR="008E0E07">
        <w:t>sulf</w:t>
      </w:r>
      <w:r w:rsidR="00492B43">
        <w:t>ide oxidation to sulfite—an essential metabolite for</w:t>
      </w:r>
      <w:r w:rsidR="008E0E07">
        <w:t xml:space="preserve"> </w:t>
      </w:r>
      <w:r w:rsidR="00492B43">
        <w:t xml:space="preserve">multiple biosynthetic pathways—via </w:t>
      </w:r>
      <w:r w:rsidR="008E0E07">
        <w:t xml:space="preserve">a hypothesized </w:t>
      </w:r>
      <w:r w:rsidR="00EC4669">
        <w:t>diss</w:t>
      </w:r>
      <w:r w:rsidR="006B0C00" w:rsidRPr="00BB4897">
        <w:t>imilatory sulfite reductase-like protein</w:t>
      </w:r>
      <w:r w:rsidR="006B0C00">
        <w:t xml:space="preserve"> </w:t>
      </w:r>
      <w:r w:rsidR="006B0C00">
        <w:fldChar w:fldCharType="begin"/>
      </w:r>
      <w:r w:rsidR="00571EEA">
        <w:instrText xml:space="preserve"> ADDIN ZOTERO_ITEM CSL_CITATION {"citationID":"b0qbtb0ku","properties":{"formattedCitation":"(17)","plainCitation":"(17)"},"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552A03" w:rsidRPr="00552A03">
        <w:rPr>
          <w:rFonts w:cs="Times New Roman"/>
        </w:rPr>
        <w:t>(17)</w:t>
      </w:r>
      <w:r w:rsidR="006B0C00">
        <w:fldChar w:fldCharType="end"/>
      </w:r>
      <w:r w:rsidR="008E0E07">
        <w:t xml:space="preserve">. Taken together with </w:t>
      </w:r>
      <w:r w:rsidR="00692E06">
        <w:t>aforementioned</w:t>
      </w:r>
      <w:r w:rsidR="008E0E07">
        <w:t xml:space="preserve"> syntheses, these modifications demonstrated the need for rigorous manual curation to add known biochemical pathways that were not part of the automated reconstruction and remove pathways that are known not to function in the organism. </w:t>
      </w:r>
      <w:r w:rsidR="00650EC2">
        <w:t>By employing these methods</w:t>
      </w:r>
      <w:r w:rsidR="008E0E07">
        <w:t xml:space="preserve"> and by working </w:t>
      </w:r>
      <w:r w:rsidR="00692E06">
        <w:t>collaboratively with</w:t>
      </w:r>
      <w:r w:rsidR="008E0E07">
        <w:t xml:space="preserve"> </w:t>
      </w:r>
      <w:r w:rsidR="00492B43">
        <w:rPr>
          <w:i/>
        </w:rPr>
        <w:t>M. maripaludis</w:t>
      </w:r>
      <w:r w:rsidR="008E0E07">
        <w:t xml:space="preserve"> experts</w:t>
      </w:r>
      <w:r w:rsidR="00650EC2">
        <w:t xml:space="preserve">, we have </w:t>
      </w:r>
      <w:r w:rsidR="008E0E07">
        <w:t>created a reconstruction</w:t>
      </w:r>
      <w:r w:rsidR="00492B43">
        <w:t xml:space="preserve"> that maximizes consistency with b</w:t>
      </w:r>
      <w:r w:rsidR="00650EC2">
        <w:t xml:space="preserve">iochemical </w:t>
      </w:r>
      <w:r w:rsidR="00492B43">
        <w:t>literature</w:t>
      </w:r>
      <w:r w:rsidR="00650EC2">
        <w:t xml:space="preserve"> of our organism. </w:t>
      </w:r>
    </w:p>
    <w:p w14:paraId="3A0A049C" w14:textId="1A6CA3B2" w:rsidR="00B36C33" w:rsidRDefault="00B36C33" w:rsidP="00B36C33">
      <w:pPr>
        <w:pStyle w:val="Heading2"/>
      </w:pPr>
      <w:r>
        <w:t>Model Validation</w:t>
      </w:r>
    </w:p>
    <w:p w14:paraId="137EFBCF" w14:textId="3F017A46" w:rsidR="00966C6C" w:rsidRDefault="001F417F" w:rsidP="007A2129">
      <w:pPr>
        <w:spacing w:line="480" w:lineRule="auto"/>
      </w:pPr>
      <w:r>
        <w:t xml:space="preserve">Evaluating the metabolic network reconstruction by qualitatively comparing it to known biochemical phenomena is a </w:t>
      </w:r>
      <w:r w:rsidR="00692E06">
        <w:t>valuable</w:t>
      </w:r>
      <w:r>
        <w:t xml:space="preserve"> way to gauge how close the network can represent actual </w:t>
      </w:r>
      <w:r>
        <w:lastRenderedPageBreak/>
        <w:t>biochemistry. To make more quantitative comparisons, we must convert the reconstruction to a metabolic model by imposing flux constraints on the network, enforcing mass balance on all metabolites, and optimizing to an objective function</w:t>
      </w:r>
      <w:r w:rsidR="00EC4669">
        <w:t xml:space="preserve"> (</w:t>
      </w:r>
      <w:r w:rsidR="00D52762">
        <w:t>Methods</w:t>
      </w:r>
      <w:r w:rsidR="00EC4669">
        <w:t>)</w:t>
      </w:r>
      <w:r>
        <w:t>. A</w:t>
      </w:r>
      <w:r w:rsidR="00650EC2">
        <w:t xml:space="preserve"> common way of </w:t>
      </w:r>
      <w:r>
        <w:t xml:space="preserve">quantitatively </w:t>
      </w:r>
      <w:r w:rsidR="00650EC2">
        <w:t>e</w:t>
      </w:r>
      <w:r>
        <w:t>valuating the resulting model is to simulate maximum cell growth under steady-</w:t>
      </w:r>
      <w:r w:rsidR="00EC4669">
        <w:t>state conditions and compare</w:t>
      </w:r>
      <w:r w:rsidR="00650EC2">
        <w:t xml:space="preserve"> growth yield predictions to experimentally-determined values. Due to the narrow range of possible substrates for our </w:t>
      </w:r>
      <w:r>
        <w:t xml:space="preserve">hydrogenotrophic </w:t>
      </w:r>
      <w:r w:rsidR="00650EC2">
        <w:t>system</w:t>
      </w:r>
      <w:r w:rsidR="00D56916">
        <w:t xml:space="preserve"> and scarcity of growth yield data for our organism, we generated our own experimental measurements of growth yield. We conducted chemostat growth experiments under H</w:t>
      </w:r>
      <w:r w:rsidR="00D56916" w:rsidRPr="00492B43">
        <w:rPr>
          <w:vertAlign w:val="subscript"/>
        </w:rPr>
        <w:t>2</w:t>
      </w:r>
      <w:r w:rsidR="00D56916">
        <w:t xml:space="preserve">-limiting conditions and measured growth yields as described previously </w:t>
      </w:r>
      <w:r w:rsidR="00D56916">
        <w:fldChar w:fldCharType="begin"/>
      </w:r>
      <w:r w:rsidR="00571EEA">
        <w:instrText xml:space="preserve"> ADDIN ZOTERO_ITEM CSL_CITATION {"citationID":"vqfbkr6og","properties":{"formattedCitation":"(41)","plainCitation":"(41)"},"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D56916">
        <w:fldChar w:fldCharType="separate"/>
      </w:r>
      <w:r w:rsidR="00F5100D" w:rsidRPr="00F5100D">
        <w:rPr>
          <w:rFonts w:cs="Times New Roman"/>
        </w:rPr>
        <w:t>(41)</w:t>
      </w:r>
      <w:r w:rsidR="00D56916">
        <w:fldChar w:fldCharType="end"/>
      </w:r>
      <w:r w:rsidR="00D56916">
        <w:t xml:space="preserve">, but varied our dilution rate to gather a range of different yield measurements. Cell density was assessed using optical density (OD) </w:t>
      </w:r>
      <w:r w:rsidR="00966C6C">
        <w:t>and was previously reported as OD</w:t>
      </w:r>
      <w:r w:rsidR="00966C6C" w:rsidRPr="00966C6C">
        <w:rPr>
          <w:vertAlign w:val="subscript"/>
        </w:rPr>
        <w:t>6</w:t>
      </w:r>
      <w:r w:rsidR="00492B43">
        <w:rPr>
          <w:vertAlign w:val="subscript"/>
        </w:rPr>
        <w:t>0</w:t>
      </w:r>
      <w:r w:rsidR="00966C6C" w:rsidRPr="00966C6C">
        <w:rPr>
          <w:vertAlign w:val="subscript"/>
        </w:rPr>
        <w:t>0</w:t>
      </w:r>
      <w:r w:rsidR="00966C6C">
        <w:t>=1 corresponding to 0.34 mg(dry weight)</w:t>
      </w:r>
      <w:r w:rsidR="00966C6C">
        <w:rPr>
          <w:rFonts w:cs="Times New Roman"/>
        </w:rPr>
        <w:t>∙</w:t>
      </w:r>
      <w:r w:rsidR="00966C6C">
        <w:t>ml</w:t>
      </w:r>
      <w:r w:rsidR="00966C6C" w:rsidRPr="006A723F">
        <w:rPr>
          <w:vertAlign w:val="superscript"/>
        </w:rPr>
        <w:t>-1</w:t>
      </w:r>
      <w:r w:rsidR="00966C6C">
        <w:t xml:space="preserve"> </w:t>
      </w:r>
      <w:r w:rsidR="00966C6C">
        <w:fldChar w:fldCharType="begin"/>
      </w:r>
      <w:r w:rsidR="00571EEA">
        <w:instrText xml:space="preserve"> ADDIN ZOTERO_ITEM CSL_CITATION {"citationID":"asci2795q","properties":{"formattedCitation":"(34)","plainCitation":"(34)"},"citationItems":[{"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966C6C">
        <w:fldChar w:fldCharType="separate"/>
      </w:r>
      <w:r w:rsidR="00552A03" w:rsidRPr="00552A03">
        <w:rPr>
          <w:rFonts w:cs="Times New Roman"/>
        </w:rPr>
        <w:t>(34)</w:t>
      </w:r>
      <w:r w:rsidR="00966C6C">
        <w:fldChar w:fldCharType="end"/>
      </w:r>
      <w:r w:rsidR="00966C6C">
        <w:t>. W</w:t>
      </w:r>
      <w:r w:rsidR="00D56916">
        <w:t>e</w:t>
      </w:r>
      <w:r w:rsidR="00966C6C">
        <w:t xml:space="preserve"> were unsure of the efficacy of this value, </w:t>
      </w:r>
      <w:r w:rsidR="00492B43">
        <w:t xml:space="preserve">particularly because we measured at 660 nm rather than 600 nm. </w:t>
      </w:r>
      <w:r w:rsidR="00FF158A">
        <w:t>W</w:t>
      </w:r>
      <w:r w:rsidR="00966C6C">
        <w:t>e re-measured the correlation</w:t>
      </w:r>
      <w:r w:rsidR="00D56916">
        <w:t xml:space="preserve"> using a combination of centrifugation and</w:t>
      </w:r>
      <w:r w:rsidR="00FF158A">
        <w:t xml:space="preserve"> vacuum filtering (</w:t>
      </w:r>
      <w:r w:rsidR="00D52762">
        <w:t>Methods</w:t>
      </w:r>
      <w:r w:rsidR="00FF158A">
        <w:t xml:space="preserve">) and plotted a new </w:t>
      </w:r>
      <w:r w:rsidR="00D52762">
        <w:t>calibration curve (</w:t>
      </w:r>
      <w:commentRangeStart w:id="6"/>
      <w:r w:rsidR="00966C6C">
        <w:t xml:space="preserve">Supplementary </w:t>
      </w:r>
      <w:commentRangeEnd w:id="6"/>
      <w:r w:rsidR="00966C6C">
        <w:rPr>
          <w:rStyle w:val="CommentReference"/>
          <w:rFonts w:asciiTheme="minorHAnsi" w:hAnsiTheme="minorHAnsi"/>
        </w:rPr>
        <w:commentReference w:id="6"/>
      </w:r>
      <w:r w:rsidR="00D52762">
        <w:t xml:space="preserve"> Materials</w:t>
      </w:r>
      <w:r w:rsidR="00966C6C">
        <w:t>)</w:t>
      </w:r>
      <w:r w:rsidR="00FF158A">
        <w:t>, determining</w:t>
      </w:r>
      <w:r w:rsidR="00966C6C">
        <w:t xml:space="preserve"> that OD</w:t>
      </w:r>
      <w:r w:rsidR="00966C6C" w:rsidRPr="00966C6C">
        <w:rPr>
          <w:vertAlign w:val="subscript"/>
        </w:rPr>
        <w:t>660</w:t>
      </w:r>
      <w:r w:rsidR="00966C6C">
        <w:t xml:space="preserve">=1 corresponded to 0.49 </w:t>
      </w:r>
      <w:proofErr w:type="gramStart"/>
      <w:r w:rsidR="00966C6C">
        <w:t>mg(</w:t>
      </w:r>
      <w:proofErr w:type="gramEnd"/>
      <w:r w:rsidR="00966C6C">
        <w:t>dry weight)</w:t>
      </w:r>
      <w:r w:rsidR="00966C6C">
        <w:rPr>
          <w:rFonts w:cs="Times New Roman"/>
        </w:rPr>
        <w:t>∙</w:t>
      </w:r>
      <w:r w:rsidR="00966C6C">
        <w:t>ml</w:t>
      </w:r>
      <w:r w:rsidR="00966C6C" w:rsidRPr="006A723F">
        <w:rPr>
          <w:vertAlign w:val="superscript"/>
        </w:rPr>
        <w:t>-1</w:t>
      </w:r>
      <w:r w:rsidR="00966C6C">
        <w:t xml:space="preserve">. </w:t>
      </w:r>
    </w:p>
    <w:p w14:paraId="5937D85C" w14:textId="1A3B885B" w:rsidR="00C82E52" w:rsidRDefault="00966C6C" w:rsidP="007A2129">
      <w:pPr>
        <w:spacing w:line="480" w:lineRule="auto"/>
      </w:pPr>
      <w:r>
        <w:t xml:space="preserve">Using </w:t>
      </w:r>
      <w:r w:rsidR="00FF158A">
        <w:t>this</w:t>
      </w:r>
      <w:r>
        <w:t xml:space="preserve"> calibrated cell density value</w:t>
      </w:r>
      <w:r w:rsidR="00FF158A">
        <w:t xml:space="preserve"> with growth data from the chemostat experiments</w:t>
      </w:r>
      <w:r>
        <w:t>, we calculated me</w:t>
      </w:r>
      <w:r w:rsidR="00FF158A">
        <w:t>thane evolution and growth rate</w:t>
      </w:r>
      <w:r>
        <w:t xml:space="preserve"> during H</w:t>
      </w:r>
      <w:r w:rsidRPr="00966C6C">
        <w:rPr>
          <w:vertAlign w:val="subscript"/>
        </w:rPr>
        <w:t>2</w:t>
      </w:r>
      <w:r>
        <w:t>-limited growth</w:t>
      </w:r>
      <w:r w:rsidR="00FF158A">
        <w:t xml:space="preserve"> for 7 independent steady state time points</w:t>
      </w:r>
      <w:r>
        <w:t>. Prior to testing our model on this dataset, we also recognized that our model was essentially untrained in terms of ATP maintenance</w:t>
      </w:r>
      <w:r w:rsidR="00B65741">
        <w:t xml:space="preserve"> and contained automated values from our first draft reconstruction</w:t>
      </w:r>
      <w:r>
        <w:t xml:space="preserve">. </w:t>
      </w:r>
      <w:r w:rsidR="00B65741">
        <w:t xml:space="preserve">Growth yield predictions can vary considerably in response to model ATP maintenance energies </w:t>
      </w:r>
      <w:r w:rsidR="00B65741">
        <w:fldChar w:fldCharType="begin"/>
      </w:r>
      <w:r w:rsidR="00571EEA">
        <w:instrText xml:space="preserve"> ADDIN ZOTERO_ITEM CSL_CITATION {"citationID":"uin4blve5","properties":{"formattedCitation":"(48)","plainCitation":"(48)"},"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B65741">
        <w:fldChar w:fldCharType="separate"/>
      </w:r>
      <w:r w:rsidR="00276128" w:rsidRPr="00276128">
        <w:rPr>
          <w:rFonts w:cs="Times New Roman"/>
        </w:rPr>
        <w:t>(48)</w:t>
      </w:r>
      <w:r w:rsidR="00B65741">
        <w:fldChar w:fldCharType="end"/>
      </w:r>
      <w:r w:rsidR="00B65741">
        <w:t xml:space="preserve">, thus </w:t>
      </w:r>
      <w:r w:rsidRPr="00B65741">
        <w:rPr>
          <w:szCs w:val="24"/>
        </w:rPr>
        <w:t>it was</w:t>
      </w:r>
      <w:r>
        <w:t xml:space="preserve"> crucial to train our</w:t>
      </w:r>
      <w:r w:rsidR="00B65741">
        <w:t xml:space="preserve"> model by fitting to our experimental dataset. However, we were also wary of overfitting our model by training and testing on the same set of samples. We addressed both concerns by performing leave one out </w:t>
      </w:r>
      <w:r w:rsidR="00B65741">
        <w:lastRenderedPageBreak/>
        <w:t>cross validation (LOOCV) on our full dataset (</w:t>
      </w:r>
      <w:r w:rsidR="00D52762">
        <w:t>Methods</w:t>
      </w:r>
      <w:r w:rsidR="00B65741">
        <w:t xml:space="preserve">). As shown by Figure 2, using this method allowed us to essentially test our model’s growth yield predictions on 8 separate test points. </w:t>
      </w:r>
      <w:r w:rsidR="00FF158A">
        <w:t xml:space="preserve">As illustrated by this plot, our model was able to consistently predict growth yield within the 95% confidence interval of a measured test sample after being trained on a separate dataset. </w:t>
      </w:r>
      <w:r w:rsidR="00676337">
        <w:t>Though growth yield validation is not an absolute measure of model performance, our model’s ability to closely reproduce experimental results in a LOOCV setting that mitigated overfitting suggested a high propensity for generating viable growth predictions.</w:t>
      </w:r>
    </w:p>
    <w:p w14:paraId="0BEB1A4A" w14:textId="427F9F9F" w:rsidR="00650EC2" w:rsidRDefault="00B65741" w:rsidP="007A2129">
      <w:pPr>
        <w:spacing w:line="480" w:lineRule="auto"/>
      </w:pPr>
      <w:r>
        <w:t xml:space="preserve">Following our LOOCV growth yield analysis, we used </w:t>
      </w:r>
      <w:r w:rsidR="00552A03">
        <w:t>the</w:t>
      </w:r>
      <w:r>
        <w:t xml:space="preserve"> full dataset to set</w:t>
      </w:r>
      <w:r w:rsidR="00CE717D">
        <w:t xml:space="preserve"> </w:t>
      </w:r>
      <w:r w:rsidR="008D38C6">
        <w:t>growth associated maintenance (GAM)</w:t>
      </w:r>
      <w:r>
        <w:t xml:space="preserve"> and non-growth associated maintenance (NGAM). </w:t>
      </w:r>
      <w:r w:rsidR="005B4979">
        <w:t xml:space="preserve">GAM was originally set </w:t>
      </w:r>
      <w:r w:rsidR="008D38C6">
        <w:t>as 40.11 (mmol per grams [cell mass])</w:t>
      </w:r>
      <w:r w:rsidR="005B4979">
        <w:t xml:space="preserve">, a relatively low value when compared with that of a fast-growing bacterial species, such as the GAM of 59.81 in </w:t>
      </w:r>
      <w:r w:rsidR="005B4979">
        <w:rPr>
          <w:i/>
        </w:rPr>
        <w:t xml:space="preserve">E. coli </w:t>
      </w:r>
      <w:r w:rsidR="005B4979">
        <w:rPr>
          <w:i/>
        </w:rPr>
        <w:fldChar w:fldCharType="begin"/>
      </w:r>
      <w:r w:rsidR="00571EEA">
        <w:rPr>
          <w:i/>
        </w:rPr>
        <w:instrText xml:space="preserve"> ADDIN ZOTERO_ITEM CSL_CITATION {"citationID":"Bcn0Pkvz","properties":{"formattedCitation":"(49)","plainCitation":"(49)"},"citationItems":[{"id":449,"uris":["http://zotero.org/users/2565720/items/MPABTFNK"],"uri":["http://zotero.org/users/2565720/items/MPABTFNK"],"itemData":{"id":449,"type":"article-journal","title":"A genome-scale metabolic reconstruction for Escherichia coli K-12 MG1655 that accounts for 1260 ORFs and thermodynamic information","container-title":"Molecular Systems Biology","volume":"3","source":"CrossRef","URL":"http://msb.embopress.org/cgi/doi/10.1038/msb4100155","DOI":"10.1038/msb4100155","ISSN":"1744-4292","author":[{"family":"Feist","given":"Adam M"},{"family":"Henry","given":"Christopher S"},{"family":"Reed","given":"Jennifer L"},{"family":"Krummenacker","given":"Markus"},{"family":"Joyce","given":"Andrew R"},{"family":"Karp","given":"Peter D"},{"family":"Broadbelt","given":"Linda J"},{"family":"Hatzimanikatis","given":"Vassily"},{"family":"Palsson","given":"Bernhard Ø"}],"issued":{"date-parts":[["2007",6,26]]},"accessed":{"date-parts":[["2015",12,10]]}}}],"schema":"https://github.com/citation-style-language/schema/raw/master/csl-citation.json"} </w:instrText>
      </w:r>
      <w:r w:rsidR="005B4979">
        <w:rPr>
          <w:i/>
        </w:rPr>
        <w:fldChar w:fldCharType="separate"/>
      </w:r>
      <w:r w:rsidR="00276128" w:rsidRPr="00276128">
        <w:rPr>
          <w:rFonts w:cs="Times New Roman"/>
        </w:rPr>
        <w:t>(49)</w:t>
      </w:r>
      <w:r w:rsidR="005B4979">
        <w:rPr>
          <w:i/>
        </w:rPr>
        <w:fldChar w:fldCharType="end"/>
      </w:r>
      <w:r w:rsidR="005B4979">
        <w:t>. NGAM, represented by simple ATP hydrolysis, was unbounded in our first draft reconstr</w:t>
      </w:r>
      <w:r w:rsidR="00066B7A">
        <w:t xml:space="preserve">uction and took on a value of 0 </w:t>
      </w:r>
      <w:r w:rsidR="005B4979">
        <w:t>during all model simulations. After training on our full dataset, we</w:t>
      </w:r>
      <w:r w:rsidR="00552A03">
        <w:t xml:space="preserve"> set our GAM and NGAM values to</w:t>
      </w:r>
      <w:r w:rsidR="008D38C6">
        <w:t xml:space="preserve"> </w:t>
      </w:r>
      <w:r w:rsidR="006B3255">
        <w:t>169.9 and 5.0</w:t>
      </w:r>
      <w:r w:rsidR="005B4979">
        <w:t xml:space="preserve"> (mmol per grams [cell mass]), respectively. </w:t>
      </w:r>
      <w:r w:rsidR="00066B7A">
        <w:t xml:space="preserve">Notably, these maintenance values are much higher than those in other methanogen models; for example, </w:t>
      </w:r>
      <w:r w:rsidR="00552A03">
        <w:t xml:space="preserve">fellow methanogen </w:t>
      </w:r>
      <w:r w:rsidR="00066B7A">
        <w:rPr>
          <w:i/>
        </w:rPr>
        <w:t xml:space="preserve">Methanosarcina barkeri </w:t>
      </w:r>
      <w:r w:rsidR="00552A03">
        <w:t>was</w:t>
      </w:r>
      <w:r w:rsidR="00066B7A">
        <w:t xml:space="preserve"> reported to have a GAM of</w:t>
      </w:r>
      <w:r w:rsidR="00552A03">
        <w:t xml:space="preserve"> </w:t>
      </w:r>
      <w:r w:rsidR="00066B7A">
        <w:t>65.00 (mmol per grams [cell mass])</w:t>
      </w:r>
      <w:r w:rsidR="00676337">
        <w:t xml:space="preserve"> </w:t>
      </w:r>
      <w:r w:rsidR="00676337">
        <w:fldChar w:fldCharType="begin"/>
      </w:r>
      <w:r w:rsidR="00571EEA">
        <w:instrText xml:space="preserve"> ADDIN ZOTERO_ITEM CSL_CITATION {"citationID":"e6tuams2n","properties":{"formattedCitation":"(48)","plainCitation":"(48)"},"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fldChar w:fldCharType="separate"/>
      </w:r>
      <w:r w:rsidR="00676337" w:rsidRPr="00676337">
        <w:rPr>
          <w:rFonts w:cs="Times New Roman"/>
        </w:rPr>
        <w:t>(48)</w:t>
      </w:r>
      <w:r w:rsidR="00676337">
        <w:fldChar w:fldCharType="end"/>
      </w:r>
      <w:r w:rsidR="00066B7A">
        <w:t>,</w:t>
      </w:r>
      <w:r w:rsidR="00D3056C">
        <w:t xml:space="preserve"> about</w:t>
      </w:r>
      <w:r w:rsidR="006B3255">
        <w:t xml:space="preserve"> </w:t>
      </w:r>
      <w:r w:rsidR="00D3056C">
        <w:t>38%</w:t>
      </w:r>
      <w:r w:rsidR="006B3255">
        <w:t xml:space="preserve"> of our calculated value</w:t>
      </w:r>
      <w:r w:rsidR="00066B7A">
        <w:t xml:space="preserve">. This difference is reflective of the </w:t>
      </w:r>
      <w:r w:rsidR="006B3255">
        <w:t xml:space="preserve">observed differences in growth yield for these organisms during hydrogenotrophic growth. Using the same formula for growth yield </w:t>
      </w:r>
      <w:r w:rsidR="00D3056C">
        <w:t xml:space="preserve">in each case </w:t>
      </w:r>
      <w:r w:rsidR="006B3255">
        <w:t xml:space="preserve">at nearly identical doubling times of 12 h, </w:t>
      </w:r>
      <w:r w:rsidR="006B3255">
        <w:rPr>
          <w:i/>
        </w:rPr>
        <w:t xml:space="preserve">M. </w:t>
      </w:r>
      <w:r w:rsidR="00676337">
        <w:rPr>
          <w:i/>
        </w:rPr>
        <w:t xml:space="preserve">maripaludis </w:t>
      </w:r>
      <w:r w:rsidR="00676337">
        <w:t xml:space="preserve">grew at a yield of about 33% of that reported for </w:t>
      </w:r>
      <w:r w:rsidR="00676337">
        <w:rPr>
          <w:i/>
        </w:rPr>
        <w:t xml:space="preserve">M. </w:t>
      </w:r>
      <w:proofErr w:type="spellStart"/>
      <w:r w:rsidR="00676337">
        <w:rPr>
          <w:i/>
        </w:rPr>
        <w:t>barkeri</w:t>
      </w:r>
      <w:proofErr w:type="spellEnd"/>
      <w:r w:rsidR="00676337">
        <w:rPr>
          <w:i/>
        </w:rPr>
        <w:t xml:space="preserve"> </w:t>
      </w:r>
      <w:r w:rsidR="00676337">
        <w:rPr>
          <w:i/>
        </w:rPr>
        <w:fldChar w:fldCharType="begin"/>
      </w:r>
      <w:r w:rsidR="00571EEA">
        <w:rPr>
          <w:i/>
        </w:rPr>
        <w:instrText xml:space="preserve"> ADDIN ZOTERO_ITEM CSL_CITATION {"citationID":"2n2e4ku1kr","properties":{"formattedCitation":"(48)","plainCitation":"(48)"},"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rPr>
          <w:i/>
        </w:rPr>
        <w:fldChar w:fldCharType="separate"/>
      </w:r>
      <w:r w:rsidR="00676337" w:rsidRPr="00676337">
        <w:rPr>
          <w:rFonts w:cs="Times New Roman"/>
        </w:rPr>
        <w:t>(48)</w:t>
      </w:r>
      <w:r w:rsidR="00676337">
        <w:rPr>
          <w:i/>
        </w:rPr>
        <w:fldChar w:fldCharType="end"/>
      </w:r>
      <w:r w:rsidR="00676337">
        <w:rPr>
          <w:i/>
        </w:rPr>
        <w:t xml:space="preserve">. </w:t>
      </w:r>
      <w:r w:rsidR="00676337">
        <w:t xml:space="preserve">Thus, though we calculated unusually </w:t>
      </w:r>
      <w:r w:rsidR="00D3056C">
        <w:t xml:space="preserve">high </w:t>
      </w:r>
      <w:r w:rsidR="00676337">
        <w:t>ATP maintenance requirements for growth, these high values reflect</w:t>
      </w:r>
      <w:r w:rsidR="00D3056C">
        <w:t xml:space="preserve"> observed differences in growth data when comparing to a methylotrophic methanogen</w:t>
      </w:r>
      <w:r w:rsidR="00676337">
        <w:t xml:space="preserve"> growing on the same substrates</w:t>
      </w:r>
      <w:r w:rsidR="00D3056C">
        <w:t xml:space="preserve">. </w:t>
      </w:r>
    </w:p>
    <w:p w14:paraId="5707200A" w14:textId="6D5A541C" w:rsidR="00270704" w:rsidRDefault="00AD6208" w:rsidP="007A2129">
      <w:pPr>
        <w:spacing w:line="480" w:lineRule="auto"/>
      </w:pPr>
      <w:r>
        <w:lastRenderedPageBreak/>
        <w:t xml:space="preserve">Gene knockout experiments present a </w:t>
      </w:r>
      <w:r w:rsidR="00584373">
        <w:t>different method</w:t>
      </w:r>
      <w:r>
        <w:t xml:space="preserve"> for validating a metabolic reconstruction based on its model. </w:t>
      </w:r>
      <w:r w:rsidR="001E6ABD">
        <w:t>At its</w:t>
      </w:r>
      <w:r>
        <w:t xml:space="preserve"> core, a constraint-based model</w:t>
      </w:r>
      <w:r w:rsidR="001E6ABD">
        <w:t xml:space="preserve"> is </w:t>
      </w:r>
      <w:r>
        <w:t>built around gene-protein-reaction relationships that connect genotype to growth phenotype. Thus, comparing model predictions of gene knockout lethality provide</w:t>
      </w:r>
      <w:r w:rsidR="00243CF0">
        <w:t>s</w:t>
      </w:r>
      <w:r>
        <w:t xml:space="preserve"> an excellent way to quantitatively measure the qualitative content of the model. This process hinges on the availability of gene knockout data for the organism being modeled, ideally with the abundance of data found for </w:t>
      </w:r>
      <w:r w:rsidR="00584373">
        <w:t xml:space="preserve">a traditional model organism </w:t>
      </w:r>
      <w:r>
        <w:t xml:space="preserve">such as </w:t>
      </w:r>
      <w:r>
        <w:rPr>
          <w:i/>
        </w:rPr>
        <w:t xml:space="preserve">Escherichia coli </w:t>
      </w:r>
      <w:r w:rsidR="00584373">
        <w:rPr>
          <w:i/>
        </w:rPr>
        <w:fldChar w:fldCharType="begin"/>
      </w:r>
      <w:r w:rsidR="00571EEA">
        <w:rPr>
          <w:i/>
        </w:rPr>
        <w:instrText xml:space="preserve"> ADDIN ZOTERO_ITEM CSL_CITATION {"citationID":"26th8g5t52","properties":{"formattedCitation":"(50)","plainCitation":"(50)"},"citationItems":[{"id":392,"uris":["http://zotero.org/users/2565720/items/23MX95KI"],"uri":["http://zotero.org/users/2565720/items/23MX95KI"],"itemData":{"id":392,"type":"article-journal","title":"A comprehensive genome-scale reconstruction of &lt;i&gt;Escherichia coli&lt;/i&gt;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276128" w:rsidRPr="00276128">
        <w:rPr>
          <w:rFonts w:cs="Times New Roman"/>
        </w:rPr>
        <w:t>(50)</w:t>
      </w:r>
      <w:r w:rsidR="00584373">
        <w:rPr>
          <w:i/>
        </w:rPr>
        <w:fldChar w:fldCharType="end"/>
      </w:r>
      <w:r w:rsidR="00584373">
        <w:t>.</w:t>
      </w:r>
      <w:r w:rsidR="00967F47">
        <w:t xml:space="preserve"> </w:t>
      </w:r>
      <w:r>
        <w:rPr>
          <w:i/>
        </w:rPr>
        <w:t>M. maripaludis</w:t>
      </w:r>
      <w:r w:rsidR="001E6ABD">
        <w:t xml:space="preserve"> </w:t>
      </w:r>
      <w:r w:rsidR="00676337">
        <w:t xml:space="preserve">lacks this abundance of </w:t>
      </w:r>
      <w:r w:rsidR="00676337">
        <w:rPr>
          <w:i/>
        </w:rPr>
        <w:t xml:space="preserve">in vivo </w:t>
      </w:r>
      <w:r w:rsidR="00676337">
        <w:t xml:space="preserve">gene knockout data, but was used for </w:t>
      </w:r>
      <w:r w:rsidR="001E6ABD">
        <w:t xml:space="preserve">transposon mutagenesis </w:t>
      </w:r>
      <w:r w:rsidR="00F42364">
        <w:t>to calculate an essentiality index</w:t>
      </w:r>
      <w:r w:rsidR="001E6ABD">
        <w:t xml:space="preserve"> of all </w:t>
      </w:r>
      <w:r w:rsidR="00676337">
        <w:t xml:space="preserve">of its </w:t>
      </w:r>
      <w:r w:rsidR="001E6ABD">
        <w:t xml:space="preserve">genes </w:t>
      </w:r>
      <w:r w:rsidR="001E6ABD">
        <w:rPr>
          <w:i/>
        </w:rPr>
        <w:fldChar w:fldCharType="begin"/>
      </w:r>
      <w:r w:rsidR="00571EEA">
        <w:rPr>
          <w:i/>
        </w:rPr>
        <w:instrText xml:space="preserve"> ADDIN ZOTERO_ITEM CSL_CITATION {"citationID":"289b8k3usl","properties":{"formattedCitation":"(51)","plainCitation":"(51)"},"citationItems":[{"id":56,"uris":["http://zotero.org/users/2565720/items/ARVWTIRD"],"uri":["http://zotero.org/users/2565720/items/ARVWTIRD"],"itemData":{"id":56,"type":"article-journal","title":"Genome-scale analysis of gene function in the hydrogenotrophic methanogenic archaeon &lt;i&gt;Methanococcus maripaludis&lt;/i&gt;","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276128" w:rsidRPr="00276128">
        <w:rPr>
          <w:rFonts w:cs="Times New Roman"/>
        </w:rPr>
        <w:t>(51)</w:t>
      </w:r>
      <w:r w:rsidR="001E6ABD">
        <w:rPr>
          <w:i/>
        </w:rPr>
        <w:fldChar w:fldCharType="end"/>
      </w:r>
      <w:r w:rsidR="00676337">
        <w:rPr>
          <w:i/>
        </w:rPr>
        <w:t>.</w:t>
      </w:r>
      <w:r w:rsidR="00243CF0">
        <w:t xml:space="preserve"> </w:t>
      </w:r>
      <w:r w:rsidR="00676337">
        <w:t>Although this dataset does not contain the same quality of knockout data as actual knockout experiments, it provides a valuable</w:t>
      </w:r>
      <w:r w:rsidR="00243CF0">
        <w:t xml:space="preserve"> “first pass” test set for gene essentiality</w:t>
      </w:r>
      <w:r w:rsidR="00676337">
        <w:t xml:space="preserve"> of our model</w:t>
      </w:r>
      <w:r w:rsidR="00243CF0">
        <w:t xml:space="preserve">. </w:t>
      </w:r>
      <w:r w:rsidR="00676337">
        <w:t>For chemically defined minimal medium, this</w:t>
      </w:r>
      <w:r w:rsidR="00243CF0">
        <w:t xml:space="preserve"> dataset contained 4 different libraries with gene essentiality predictions, thus </w:t>
      </w:r>
      <w:r w:rsidR="00676337">
        <w:t xml:space="preserve">each gene </w:t>
      </w:r>
      <w:r w:rsidR="00270704">
        <w:t>could be</w:t>
      </w:r>
      <w:r w:rsidR="00243CF0">
        <w:t xml:space="preserve"> predicte</w:t>
      </w:r>
      <w:r w:rsidR="00270704">
        <w:t>d to be essential in 0-4 cases. Rather than globally classify gene essentiality based on all 4 cases, we created 4 separate sets of essential genes by setting different essentiality thresholds. For example, in “4 instances”, only genes that were predicted as essential in all 4 libraries were treated as essential genes and all other genes were considered non-essential; in “1 instance”, all genes that were predicted as essential in at least 1 library were treated as essential genes.</w:t>
      </w:r>
      <w:commentRangeStart w:id="7"/>
      <w:r w:rsidR="00243CF0">
        <w:t xml:space="preserve"> </w:t>
      </w:r>
    </w:p>
    <w:p w14:paraId="353B564A" w14:textId="1DFE6996" w:rsidR="00243CF0" w:rsidRDefault="00243CF0" w:rsidP="007A2129">
      <w:pPr>
        <w:spacing w:line="480" w:lineRule="auto"/>
      </w:pPr>
      <w:r>
        <w:t>The iMR540 reconstruction shared 542 genes with this dataset</w:t>
      </w:r>
      <w:r w:rsidR="00756FF0">
        <w:t xml:space="preserve">, thus we were able to compare gene essentiality predictions across nearly the entire model. </w:t>
      </w:r>
      <w:r w:rsidR="00270704">
        <w:t xml:space="preserve">Figure 3 shows the results of this comparison including classified prediction totals (Figure 3A) and predictive accuracy and Matthew’s Correlation Coefficient (MCC) for each dataset (Figure 3B). As shown, </w:t>
      </w:r>
      <w:r w:rsidR="00756FF0">
        <w:t xml:space="preserve">our model’s predictive accuracy in the four cases ranged from 61.8-65.7% </w:t>
      </w:r>
      <w:r w:rsidR="00270704">
        <w:t>and was maximized in the “3 instances” dataset, whereas MCC ranged from 0.289-0.331</w:t>
      </w:r>
      <w:r w:rsidR="00756FF0">
        <w:t xml:space="preserve"> </w:t>
      </w:r>
      <w:r w:rsidR="00270704">
        <w:t>and was</w:t>
      </w:r>
      <w:r w:rsidR="00756FF0">
        <w:t xml:space="preserve"> highest for “Case 2”</w:t>
      </w:r>
      <w:r w:rsidR="00270704">
        <w:t xml:space="preserve">. </w:t>
      </w:r>
      <w:r w:rsidR="00270704">
        <w:lastRenderedPageBreak/>
        <w:t>Referring to Figure 3A, this</w:t>
      </w:r>
      <w:r w:rsidR="00756FF0">
        <w:t xml:space="preserve"> small discrepancy in metrics reflects less frequent prediction of false negative outcomes when total negative outcomes are increased. </w:t>
      </w:r>
      <w:commentRangeEnd w:id="7"/>
      <w:r w:rsidR="00756FF0">
        <w:rPr>
          <w:rStyle w:val="CommentReference"/>
          <w:rFonts w:asciiTheme="minorHAnsi" w:hAnsiTheme="minorHAnsi"/>
        </w:rPr>
        <w:commentReference w:id="7"/>
      </w:r>
      <w:r w:rsidR="00756FF0">
        <w:t xml:space="preserve">Overall, </w:t>
      </w:r>
      <w:r w:rsidR="00F53CE5">
        <w:t>this analysis</w:t>
      </w:r>
      <w:r w:rsidR="00756FF0">
        <w:t xml:space="preserve"> </w:t>
      </w:r>
      <w:r w:rsidR="00F53CE5">
        <w:t>revealed</w:t>
      </w:r>
      <w:r w:rsidR="00756FF0">
        <w:t xml:space="preserve"> a slight positive correlation between essentiality index predictions and gene essentiality predictions from out model. However, essentiality index is disparate from </w:t>
      </w:r>
      <w:r w:rsidR="005652C8">
        <w:t xml:space="preserve">gene knockout data, thus even though this dataset provided a broad assessment of our model’s ability to predict gene essentiality, it does not provide the same clear picture as actual knockout experiments. </w:t>
      </w:r>
    </w:p>
    <w:p w14:paraId="3A8609F4" w14:textId="6A428C79" w:rsidR="009F4D6C" w:rsidRDefault="00F42364" w:rsidP="007A2129">
      <w:pPr>
        <w:spacing w:line="480" w:lineRule="auto"/>
      </w:pPr>
      <w:r>
        <w:t xml:space="preserve">Because much of methanogenesis revolves around the function of different hydrogenases, the bulk of available gene knockout data involves hydrogenase knockouts on different media. </w:t>
      </w:r>
      <w:r w:rsidR="001E6ABD">
        <w:t xml:space="preserve">For our </w:t>
      </w:r>
      <w:r>
        <w:t>test set</w:t>
      </w:r>
      <w:r w:rsidR="001E6ABD">
        <w:t xml:space="preserve">, </w:t>
      </w:r>
      <w:r w:rsidR="00650EC2">
        <w:t xml:space="preserve">we were able to assemble a knockout panel of 30 </w:t>
      </w:r>
      <w:r>
        <w:t>binary growth phenotypes based on</w:t>
      </w:r>
      <w:r w:rsidR="00650EC2">
        <w:t xml:space="preserve"> previous publications</w:t>
      </w:r>
      <w:r>
        <w:t xml:space="preserve"> </w:t>
      </w:r>
      <w:r>
        <w:fldChar w:fldCharType="begin"/>
      </w:r>
      <w:r w:rsidR="00571EEA">
        <w:instrText xml:space="preserve"> ADDIN ZOTERO_ITEM CSL_CITATION {"citationID":"pNaGrqI1","properties":{"formattedCitation":"{\\rtf (32\\uc0\\u8211{}37)}","plainCitation":"(32–37)"},"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fldChar w:fldCharType="separate"/>
      </w:r>
      <w:r w:rsidR="00552A03" w:rsidRPr="00552A03">
        <w:rPr>
          <w:rFonts w:cs="Times New Roman"/>
          <w:szCs w:val="24"/>
        </w:rPr>
        <w:t>(32–37)</w:t>
      </w:r>
      <w:r>
        <w:fldChar w:fldCharType="end"/>
      </w:r>
      <w:r w:rsidR="00650EC2">
        <w:t>. Th</w:t>
      </w:r>
      <w:r>
        <w:t xml:space="preserve">ough the breadth of these knockout genotypes is limited, they are all vital pieces of </w:t>
      </w:r>
      <w:r w:rsidR="00650EC2">
        <w:t xml:space="preserve">central carbon metabolism and </w:t>
      </w:r>
      <w:r>
        <w:t>therefore</w:t>
      </w:r>
      <w:r w:rsidR="00650EC2">
        <w:t xml:space="preserve">, they give us a good idea of how well our model can predict knockouts in central catabolism. In comparing with these data, </w:t>
      </w:r>
      <w:r w:rsidR="00F53CE5">
        <w:t>as shown in Figure 4</w:t>
      </w:r>
      <w:r w:rsidR="009D69A7">
        <w:t xml:space="preserve">, </w:t>
      </w:r>
      <w:r>
        <w:t xml:space="preserve">our model achieved 90% prediction accuracy and a Matthew’s correlation coefficient of 0.67. These high values suggested that our model is an excellent predictor of growth phenotype based on genotype changes in central carbon metabolism. This result was particularly encouraging because we avoided training our model on this dataset in the interest of preventing overfitting our model to the validation set. </w:t>
      </w:r>
    </w:p>
    <w:p w14:paraId="555C425A" w14:textId="0305DFCD" w:rsidR="00650EC2" w:rsidRDefault="00F42364" w:rsidP="007A2129">
      <w:pPr>
        <w:spacing w:line="480" w:lineRule="auto"/>
      </w:pPr>
      <w:r>
        <w:t xml:space="preserve">It is also worth noting that all </w:t>
      </w:r>
      <w:r w:rsidR="004D13B8">
        <w:t xml:space="preserve">3 incorrect predictions </w:t>
      </w:r>
      <w:r w:rsidR="005652C8">
        <w:t>have similar</w:t>
      </w:r>
      <w:r w:rsidR="004D13B8">
        <w:t xml:space="preserve"> bases</w:t>
      </w:r>
      <w:r w:rsidR="005652C8">
        <w:t xml:space="preserve"> in the model</w:t>
      </w:r>
      <w:r w:rsidR="004D13B8">
        <w:t xml:space="preserve">. In these cases, knockouts of 5 or 6 hydrogenases are </w:t>
      </w:r>
      <w:r w:rsidR="005652C8">
        <w:t xml:space="preserve">experimentally found to be </w:t>
      </w:r>
      <w:r w:rsidR="004D13B8">
        <w:t>lethal in formate-grown cells</w:t>
      </w:r>
      <w:r w:rsidR="005652C8">
        <w:t>, yet our model predicts these knockouts to be non-lethal. The reason for this disagreement lies in acetyl-CoA synthase (ACS), which ordinarily works with carbon monoxide dehydrogenase (CODH)</w:t>
      </w:r>
      <w:r w:rsidR="004D13B8">
        <w:t xml:space="preserve"> </w:t>
      </w:r>
      <w:r w:rsidR="005652C8">
        <w:t>to synthesize biosynthetic equivalents of acetyl-CoA from 5-Methyl-H</w:t>
      </w:r>
      <w:r w:rsidR="005652C8" w:rsidRPr="005652C8">
        <w:rPr>
          <w:vertAlign w:val="subscript"/>
        </w:rPr>
        <w:t>4</w:t>
      </w:r>
      <w:r w:rsidR="005652C8">
        <w:t xml:space="preserve">MPT using electrons from ferredoxin. During a 5- or 6-hydrogenase knockout, </w:t>
      </w:r>
      <w:r w:rsidR="005652C8">
        <w:rPr>
          <w:i/>
        </w:rPr>
        <w:t xml:space="preserve">M. maripaludis </w:t>
      </w:r>
      <w:r w:rsidR="005652C8">
        <w:lastRenderedPageBreak/>
        <w:t xml:space="preserve">loses its ability to generate anaplerotic ferredoxin from </w:t>
      </w:r>
      <w:proofErr w:type="spellStart"/>
      <w:r w:rsidR="005652C8">
        <w:t>Eha</w:t>
      </w:r>
      <w:proofErr w:type="spellEnd"/>
      <w:r w:rsidR="005652C8">
        <w:t>/</w:t>
      </w:r>
      <w:proofErr w:type="spellStart"/>
      <w:r w:rsidR="005652C8">
        <w:t>Ehb</w:t>
      </w:r>
      <w:proofErr w:type="spellEnd"/>
      <w:r w:rsidR="005652C8">
        <w:t xml:space="preserve"> hydrogenase, but in iMR540 this is supplemented by the ACS-CODH complex working in reverse to reduce ferredoxin by oxidizing acetyl-coA. </w:t>
      </w:r>
      <w:commentRangeStart w:id="8"/>
      <w:r w:rsidR="005652C8">
        <w:t xml:space="preserve">This reverse pathway is made possible by a predicted alternate acetyl-coA synthesis pathway </w:t>
      </w:r>
      <w:r w:rsidR="00557844">
        <w:t xml:space="preserve">from glycine, in which glycine can be converted to acetyl-coA through acetate. </w:t>
      </w:r>
      <w:commentRangeEnd w:id="8"/>
      <w:r w:rsidR="00F53CE5">
        <w:rPr>
          <w:rStyle w:val="CommentReference"/>
          <w:rFonts w:asciiTheme="minorHAnsi" w:hAnsiTheme="minorHAnsi"/>
        </w:rPr>
        <w:commentReference w:id="8"/>
      </w:r>
      <w:r w:rsidR="00C70679">
        <w:t>Notably,</w:t>
      </w:r>
      <w:r w:rsidR="00557844">
        <w:t xml:space="preserve"> this alternate route cannot provide the same growt</w:t>
      </w:r>
      <w:r w:rsidR="00C70679">
        <w:t xml:space="preserve">h yield as the wild type strain but is </w:t>
      </w:r>
      <w:r w:rsidR="00557844">
        <w:t>pre</w:t>
      </w:r>
      <w:r w:rsidR="00C70679">
        <w:t>dicted to be sufficient for preventing complete</w:t>
      </w:r>
      <w:r w:rsidR="00557844">
        <w:t xml:space="preserve"> lethality. This alternate pathway, which was added from </w:t>
      </w:r>
      <w:proofErr w:type="spellStart"/>
      <w:r w:rsidR="00557844">
        <w:t>Kbase</w:t>
      </w:r>
      <w:proofErr w:type="spellEnd"/>
      <w:r w:rsidR="00557844">
        <w:t xml:space="preserve"> during the automated reconstruction process, provides an interesting target for further experiments and we are currently investigating its potential as an alternative acetyl-coA synthesis pathway.</w:t>
      </w:r>
    </w:p>
    <w:p w14:paraId="5C3276FB" w14:textId="77777777" w:rsidR="00992E1B" w:rsidRDefault="00992E1B" w:rsidP="00992E1B">
      <w:pPr>
        <w:pStyle w:val="Heading2"/>
      </w:pPr>
      <w:r>
        <w:t>Thermodynamic Calculations</w:t>
      </w:r>
    </w:p>
    <w:p w14:paraId="328C7F12" w14:textId="0FB9009B" w:rsidR="006D6FE3" w:rsidRDefault="00992E1B" w:rsidP="00992E1B">
      <w:pPr>
        <w:spacing w:line="480" w:lineRule="auto"/>
      </w:pPr>
      <w:r>
        <w:t xml:space="preserve">Free energy plays a key role in biochemistry as all biological systems must have a sufficiently low overall free energy to support </w:t>
      </w:r>
      <w:commentRangeStart w:id="9"/>
      <w:r>
        <w:t>growth</w:t>
      </w:r>
      <w:commentRangeEnd w:id="9"/>
      <w:r w:rsidR="005C589C">
        <w:rPr>
          <w:rStyle w:val="CommentReference"/>
          <w:rFonts w:asciiTheme="minorHAnsi" w:hAnsiTheme="minorHAnsi"/>
        </w:rPr>
        <w:commentReference w:id="9"/>
      </w:r>
      <w:r>
        <w:t xml:space="preserve">. </w:t>
      </w:r>
      <w:r w:rsidR="00111F78">
        <w:t>When simulating</w:t>
      </w:r>
      <w:r>
        <w:t xml:space="preserve"> </w:t>
      </w:r>
      <w:r w:rsidR="004B077E">
        <w:t>optimal growth using a metabolic model</w:t>
      </w:r>
      <w:r>
        <w:t xml:space="preserve"> we expect the same rules to apply to our system, hence we can apply ther</w:t>
      </w:r>
      <w:r w:rsidR="004B077E">
        <w:t xml:space="preserve">modynamic constraints to the model </w:t>
      </w:r>
      <w:r>
        <w:t>based on metabolite free energies of formation. In a previous study, free energies of formation were used to constrain reversibility of all internal model reactions based on the second law of thermodynamics</w:t>
      </w:r>
      <w:r w:rsidR="00111F78">
        <w:t xml:space="preserve"> </w:t>
      </w:r>
      <w:r w:rsidR="00111F78">
        <w:fldChar w:fldCharType="begin"/>
      </w:r>
      <w:r w:rsidR="00571EEA">
        <w:instrText xml:space="preserve"> ADDIN ZOTERO_ITEM CSL_CITATION {"citationID":"2p3t5qv1lr","properties":{"formattedCitation":"(21)","plainCitation":"(21)"},"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schema":"https://github.com/citation-style-language/schema/raw/master/csl-citation.json"} </w:instrText>
      </w:r>
      <w:r w:rsidR="00111F78">
        <w:fldChar w:fldCharType="separate"/>
      </w:r>
      <w:r w:rsidR="00552A03" w:rsidRPr="00552A03">
        <w:rPr>
          <w:rFonts w:cs="Times New Roman"/>
        </w:rPr>
        <w:t>(21)</w:t>
      </w:r>
      <w:r w:rsidR="00111F78">
        <w:fldChar w:fldCharType="end"/>
      </w:r>
      <w:r w:rsidR="00111F78">
        <w:t xml:space="preserve">. This method, while rigorous, is highly dependent on concentration and can be overly </w:t>
      </w:r>
      <w:r w:rsidR="004B077E">
        <w:t>restrictive with regard to predicted flux distributions</w:t>
      </w:r>
      <w:r w:rsidR="00111F78">
        <w:t xml:space="preserve">; thus it is most effective when paired with metabolite </w:t>
      </w:r>
      <w:r w:rsidR="005C589C">
        <w:t xml:space="preserve">effective </w:t>
      </w:r>
      <w:r w:rsidR="00111F78">
        <w:t xml:space="preserve">concentration data </w:t>
      </w:r>
      <w:r w:rsidR="00111F78">
        <w:fldChar w:fldCharType="begin"/>
      </w:r>
      <w:r w:rsidR="00571EEA">
        <w:instrText xml:space="preserve"> ADDIN ZOTERO_ITEM CSL_CITATION {"citationID":"f23h5d5rc","properties":{"formattedCitation":"(22)","plainCitation":"(22)"},"citationItems":[{"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111F78">
        <w:fldChar w:fldCharType="separate"/>
      </w:r>
      <w:r w:rsidR="00552A03" w:rsidRPr="00552A03">
        <w:rPr>
          <w:rFonts w:cs="Times New Roman"/>
        </w:rPr>
        <w:t>(22)</w:t>
      </w:r>
      <w:r w:rsidR="00111F78">
        <w:fldChar w:fldCharType="end"/>
      </w:r>
      <w:r w:rsidR="00111F78">
        <w:t>.</w:t>
      </w:r>
      <w:r w:rsidR="00673E4C">
        <w:t xml:space="preserve"> </w:t>
      </w:r>
      <w:r w:rsidR="00111F78">
        <w:t xml:space="preserve">Lacking extensive </w:t>
      </w:r>
      <w:r w:rsidR="005C589C">
        <w:t xml:space="preserve">effective </w:t>
      </w:r>
      <w:r w:rsidR="00111F78">
        <w:t xml:space="preserve">concentration data for </w:t>
      </w:r>
      <w:r w:rsidR="00111F78">
        <w:rPr>
          <w:i/>
        </w:rPr>
        <w:t xml:space="preserve">M. maripaludis, </w:t>
      </w:r>
      <w:r w:rsidR="00111F78">
        <w:t xml:space="preserve">we chose to represent free energy constraints in a </w:t>
      </w:r>
      <w:r w:rsidR="004B077E">
        <w:t xml:space="preserve">novel approach where we add free energies only to exchange reactions, the set of metabolites that can be taken up or produced by the model. These metabolites effectively represent the </w:t>
      </w:r>
      <w:r w:rsidR="00F53CE5">
        <w:t xml:space="preserve">organism’s </w:t>
      </w:r>
      <w:r w:rsidR="004B077E">
        <w:t>overall biochemical “reaction”</w:t>
      </w:r>
      <w:r w:rsidR="00F53CE5">
        <w:t>;</w:t>
      </w:r>
      <w:r w:rsidR="004B077E">
        <w:t xml:space="preserve"> therefore it is reasonable to expect this overall reaction </w:t>
      </w:r>
      <w:r w:rsidR="005C589C">
        <w:t>must</w:t>
      </w:r>
      <w:r w:rsidR="004B077E">
        <w:t xml:space="preserve"> produce a negative overall free energy</w:t>
      </w:r>
      <w:r w:rsidR="005C589C">
        <w:t xml:space="preserve"> to support growth</w:t>
      </w:r>
      <w:r w:rsidR="00DC26B4">
        <w:t xml:space="preserve">. This additional </w:t>
      </w:r>
      <w:r w:rsidR="00DC26B4">
        <w:lastRenderedPageBreak/>
        <w:t>constraint can be added by</w:t>
      </w:r>
      <w:r w:rsidR="006D6FE3">
        <w:t xml:space="preserve"> restricting overall free energy to be negative, the equivalent of imposing the second law of thermodynamics on the organism </w:t>
      </w:r>
      <w:commentRangeStart w:id="10"/>
      <w:r w:rsidR="006D6FE3">
        <w:t>itself</w:t>
      </w:r>
      <w:commentRangeEnd w:id="10"/>
      <w:r w:rsidR="00967F47">
        <w:rPr>
          <w:rStyle w:val="CommentReference"/>
          <w:rFonts w:asciiTheme="minorHAnsi" w:hAnsiTheme="minorHAnsi"/>
        </w:rPr>
        <w:commentReference w:id="10"/>
      </w:r>
      <w:r w:rsidR="006D6FE3">
        <w:t xml:space="preserve">. </w:t>
      </w:r>
    </w:p>
    <w:p w14:paraId="42919EC9" w14:textId="653BDFC1" w:rsidR="00992E1B" w:rsidRDefault="006D6FE3" w:rsidP="007A2129">
      <w:pPr>
        <w:spacing w:line="480" w:lineRule="auto"/>
      </w:pPr>
      <w:r>
        <w:t xml:space="preserve">We expect that </w:t>
      </w:r>
      <w:r w:rsidR="00DC26B4">
        <w:t>this straightforward calculation (</w:t>
      </w:r>
      <w:r w:rsidR="00D52762">
        <w:t>Methods</w:t>
      </w:r>
      <w:r w:rsidR="00DC26B4">
        <w:t>)</w:t>
      </w:r>
      <w:r>
        <w:t xml:space="preserve"> will be a useful addition to our model, particularly as we aim to use it as a platform for generating possible strain designs. With regard to free energy, methanogens are particularly notable in that they subsist close to the thermodynamic limit to support growth </w:t>
      </w:r>
      <w:r>
        <w:fldChar w:fldCharType="begin"/>
      </w:r>
      <w:r w:rsidR="00571EEA">
        <w:instrText xml:space="preserve"> ADDIN ZOTERO_ITEM CSL_CITATION {"citationID":"1dpvgoc3al","properties":{"formattedCitation":"(20)","plainCitation":"(20)"},"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fldChar w:fldCharType="separate"/>
      </w:r>
      <w:r w:rsidR="00552A03" w:rsidRPr="00552A03">
        <w:rPr>
          <w:rFonts w:cs="Times New Roman"/>
        </w:rPr>
        <w:t>(20)</w:t>
      </w:r>
      <w:r>
        <w:fldChar w:fldCharType="end"/>
      </w:r>
      <w:r>
        <w:t xml:space="preserve">. It follows that for any potential strain design, we must pay particular attention to the overall free energy of our system, lest it dip below this vital threshold. It may also provide a metric for differentiating between multiple </w:t>
      </w:r>
      <w:r w:rsidR="008946EC">
        <w:t xml:space="preserve">feasible strain designs by ranking them in order of thermodynamic feasibility. At the very least, it serves as an additional capability of our model and as a checkpoint to ensure that our overall stoichiometry matches up with overall free energy. </w:t>
      </w:r>
      <w:r>
        <w:t xml:space="preserve">We have included example functions for </w:t>
      </w:r>
      <w:r w:rsidR="008946EC">
        <w:t>adding metabolite free energies to our model and performing FBA with an additional</w:t>
      </w:r>
      <w:r>
        <w:t xml:space="preserve"> free energy calculation (</w:t>
      </w:r>
      <w:r w:rsidR="00D52762">
        <w:t>Supplementary Materials</w:t>
      </w:r>
      <w:r>
        <w:t>)</w:t>
      </w:r>
      <w:r w:rsidR="008946EC">
        <w:t>.</w:t>
      </w:r>
    </w:p>
    <w:p w14:paraId="4063BF53" w14:textId="6CA3AFC4" w:rsidR="00B36C33" w:rsidRDefault="00603980" w:rsidP="00B36C33">
      <w:pPr>
        <w:pStyle w:val="Heading2"/>
      </w:pPr>
      <w:r>
        <w:t>Reconstruction and Model</w:t>
      </w:r>
      <w:r w:rsidR="00B36C33">
        <w:t xml:space="preserve"> </w:t>
      </w:r>
      <w:r w:rsidR="001637CD">
        <w:t xml:space="preserve">Availability </w:t>
      </w:r>
      <w:r w:rsidR="00967F47">
        <w:rPr>
          <w:rStyle w:val="CommentReference"/>
          <w:rFonts w:asciiTheme="minorHAnsi" w:eastAsiaTheme="minorHAnsi" w:hAnsiTheme="minorHAnsi" w:cstheme="minorBidi"/>
          <w:b w:val="0"/>
          <w:bCs w:val="0"/>
          <w:color w:val="auto"/>
        </w:rPr>
        <w:commentReference w:id="11"/>
      </w:r>
    </w:p>
    <w:p w14:paraId="3F60C21B" w14:textId="3DD8A387" w:rsidR="00322F94" w:rsidRDefault="00603980" w:rsidP="00603980">
      <w:pPr>
        <w:spacing w:line="480" w:lineRule="auto"/>
      </w:pPr>
      <w:r>
        <w:t xml:space="preserve">Reconstructing a metabolic network is an iterative process and therefore, it is paramount that reconstructions be as clear as possible to encourage future updates and expansions </w:t>
      </w:r>
      <w:r>
        <w:fldChar w:fldCharType="begin"/>
      </w:r>
      <w:r w:rsidR="00571EEA">
        <w:instrText xml:space="preserve"> ADDIN ZOTERO_ITEM CSL_CITATION {"citationID":"2q74n3gsc3","properties":{"formattedCitation":"(30)","plainCitation":"(30)"},"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552A03" w:rsidRPr="00552A03">
        <w:rPr>
          <w:rFonts w:cs="Times New Roman"/>
        </w:rPr>
        <w:t>(30)</w:t>
      </w:r>
      <w:r>
        <w:fldChar w:fldCharType="end"/>
      </w:r>
      <w:r>
        <w:t>. We have strived for clarity in both our nomenclature and in our decision making process for including each reaction present in our reconstruction</w:t>
      </w:r>
      <w:r w:rsidR="00992E1B">
        <w:t xml:space="preserve">. Reactions and metabolites in our </w:t>
      </w:r>
      <w:r w:rsidR="00967F47">
        <w:t>network</w:t>
      </w:r>
      <w:r w:rsidR="00992E1B">
        <w:t xml:space="preserve"> are based upon identifiers and names found in </w:t>
      </w:r>
      <w:proofErr w:type="spellStart"/>
      <w:r w:rsidR="00992E1B">
        <w:t>Kbase</w:t>
      </w:r>
      <w:proofErr w:type="spellEnd"/>
      <w:r w:rsidR="00992E1B">
        <w:t xml:space="preserve">, but also include crosslinks to </w:t>
      </w:r>
      <w:proofErr w:type="spellStart"/>
      <w:r w:rsidR="00557844">
        <w:t>ChEBI</w:t>
      </w:r>
      <w:proofErr w:type="spellEnd"/>
      <w:r w:rsidR="00557844">
        <w:t xml:space="preserve"> </w:t>
      </w:r>
      <w:r w:rsidR="00557844">
        <w:fldChar w:fldCharType="begin"/>
      </w:r>
      <w:r w:rsidR="00571EEA">
        <w:instrText xml:space="preserve"> ADDIN ZOTERO_ITEM CSL_CITATION {"citationID":"ousa9qvtq","properties":{"formattedCitation":"(52)","plainCitation":"(52)"},"citationItems":[{"id":406,"uris":["http://zotero.org/users/2565720/items/D7X4S8P3"],"uri":["http://zotero.org/users/2565720/items/D7X4S8P3"],"itemData":{"id":406,"type":"article-journal","title":"ChEBI: a database and ontology for chemical entities of biological interest","container-title":"Nucleic Acids Research","page":"D344-D350","volume":"36","issue":"suppl 1","source":"nar.oxfordjournals.org","abstract":"Chemical Entities of Biological Interest (ChEBI) is a freely available dictionary of molecular entities focused on ‘small’ chemical compounds. The molecular entities in question are either natural products or synthetic products used to intervene in the processes of living organisms. Genome-encoded macromolecules (nucleic acids, proteins and peptides derived from proteins by cleavage) are not as a rule included in ChEBI. In addition to molecular entities, ChEBI contains groups (parts of molecular entities) and classes of entities. ChEBI includes an ontological classification, whereby the relationships between molecular entities or classes of entities and their parents and/or children are specified. ChEBI is available online at http://www.ebi.ac.uk/chebi/","DOI":"10.1093/nar/gkm791","ISSN":"0305-1048, 1362-4962","note":"PMID: 17932057","shortTitle":"ChEBI","journalAbbreviation":"Nucl. Acids Res.","language":"en","author":[{"family":"Degtyarenko","given":"Kirill"},{"family":"Matos","given":"Paula","dropping-particle":"de"},{"family":"Ennis","given":"Marcus"},{"family":"Hastings","given":"Janna"},{"family":"Zbinden","given":"Martin"},{"family":"McNaught","given":"Alan"},{"family":"Alcántara","given":"Rafael"},{"family":"Darsow","given":"Michael"},{"family":"Guedj","given":"Mickaël"},{"family":"Ashburner","given":"Michael"}],"issued":{"date-parts":[["2008",1,1]]},"PMID":"17932057"}}],"schema":"https://github.com/citation-style-language/schema/raw/master/csl-citation.json"} </w:instrText>
      </w:r>
      <w:r w:rsidR="00557844">
        <w:fldChar w:fldCharType="separate"/>
      </w:r>
      <w:r w:rsidR="00276128" w:rsidRPr="00276128">
        <w:rPr>
          <w:rFonts w:cs="Times New Roman"/>
        </w:rPr>
        <w:t>(52)</w:t>
      </w:r>
      <w:r w:rsidR="00557844">
        <w:fldChar w:fldCharType="end"/>
      </w:r>
      <w:r w:rsidR="00557844">
        <w:t xml:space="preserve"> and </w:t>
      </w:r>
      <w:r w:rsidR="00992E1B">
        <w:t>KEGG</w:t>
      </w:r>
      <w:r w:rsidR="00322F94">
        <w:t xml:space="preserve"> identifiers </w:t>
      </w:r>
      <w:r w:rsidR="00322F94">
        <w:fldChar w:fldCharType="begin"/>
      </w:r>
      <w:r w:rsidR="00571EEA">
        <w:instrText xml:space="preserve"> ADDIN ZOTERO_ITEM CSL_CITATION {"citationID":"1o8214b19b","properties":{"formattedCitation":"(24)","plainCitation":"(24)"},"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rsidR="00322F94">
        <w:fldChar w:fldCharType="separate"/>
      </w:r>
      <w:r w:rsidR="00552A03" w:rsidRPr="00552A03">
        <w:rPr>
          <w:rFonts w:cs="Times New Roman"/>
        </w:rPr>
        <w:t>(24)</w:t>
      </w:r>
      <w:r w:rsidR="00322F94">
        <w:fldChar w:fldCharType="end"/>
      </w:r>
      <w:r w:rsidR="00322F94">
        <w:t xml:space="preserve">, enzyme commission numbers, and reaction subsystems where available. Each reaction and gene in the </w:t>
      </w:r>
      <w:r w:rsidR="00967F47">
        <w:t>reconstruction</w:t>
      </w:r>
      <w:r w:rsidR="00322F94">
        <w:t xml:space="preserve"> is justified and connected to its literature and/or database source (</w:t>
      </w:r>
      <w:r w:rsidR="00D52762">
        <w:t>Supplementary Materials</w:t>
      </w:r>
      <w:r w:rsidR="00322F94">
        <w:t>).</w:t>
      </w:r>
      <w:r w:rsidR="00992E1B">
        <w:t xml:space="preserve"> </w:t>
      </w:r>
    </w:p>
    <w:p w14:paraId="0994C86E" w14:textId="335C4D58" w:rsidR="00322F94" w:rsidRPr="00516D83" w:rsidRDefault="00992E1B" w:rsidP="00603980">
      <w:pPr>
        <w:spacing w:line="480" w:lineRule="auto"/>
      </w:pPr>
      <w:r>
        <w:lastRenderedPageBreak/>
        <w:t>Additionally, we have sought to maximize usability of both our reconstruction and the resulting model.</w:t>
      </w:r>
      <w:r w:rsidR="00322F94">
        <w:t xml:space="preserve"> The systems biology markup language (SBML) is a standard medium for distributing metabolic reconstructions </w:t>
      </w:r>
      <w:r w:rsidR="00322F94">
        <w:fldChar w:fldCharType="begin"/>
      </w:r>
      <w:r w:rsidR="00571EEA">
        <w:instrText xml:space="preserve"> ADDIN ZOTERO_ITEM CSL_CITATION {"citationID":"mvn2s0n0e","properties":{"formattedCitation":"(53)","plainCitation":"(53)"},"citationItems":[{"id":19,"uris":["http://zotero.org/users/2565720/items/T2IVKTZH"],"uri":["http://zotero.org/users/2565720/items/T2IVKTZH"],"itemData":{"id":19,"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rsidR="00322F94">
        <w:fldChar w:fldCharType="separate"/>
      </w:r>
      <w:r w:rsidR="00276128" w:rsidRPr="00276128">
        <w:rPr>
          <w:rFonts w:cs="Times New Roman"/>
        </w:rPr>
        <w:t>(53)</w:t>
      </w:r>
      <w:r w:rsidR="00322F94">
        <w:fldChar w:fldCharType="end"/>
      </w:r>
      <w:r w:rsidR="00322F94">
        <w:t>; thus, we have included our reaction network in SBML</w:t>
      </w:r>
      <w:r w:rsidR="00557844">
        <w:t xml:space="preserve"> level 2, the highest version currently su</w:t>
      </w:r>
      <w:r w:rsidR="00F877E6">
        <w:t xml:space="preserve">pported by the COBRA Toolbox </w:t>
      </w:r>
      <w:r w:rsidR="00557844">
        <w:fldChar w:fldCharType="begin"/>
      </w:r>
      <w:r w:rsidR="00571EEA">
        <w:instrText xml:space="preserve"> ADDIN ZOTERO_ITEM CSL_CITATION {"citationID":"2or91em3fk","properties":{"formattedCitation":"(29)","plainCitation":"(29)"},"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557844">
        <w:fldChar w:fldCharType="separate"/>
      </w:r>
      <w:r w:rsidR="00552A03" w:rsidRPr="00552A03">
        <w:rPr>
          <w:rFonts w:cs="Times New Roman"/>
        </w:rPr>
        <w:t>(29)</w:t>
      </w:r>
      <w:r w:rsidR="00557844">
        <w:fldChar w:fldCharType="end"/>
      </w:r>
      <w:r w:rsidR="00322F94">
        <w:t xml:space="preserve">. In our experience using </w:t>
      </w:r>
      <w:r w:rsidR="00967F47">
        <w:t>reconstructions</w:t>
      </w:r>
      <w:r w:rsidR="00322F94">
        <w:t xml:space="preserve"> from other groups, we have found a wide range of usability, from </w:t>
      </w:r>
      <w:r w:rsidR="00967F47">
        <w:t>those</w:t>
      </w:r>
      <w:r w:rsidR="00322F94">
        <w:t xml:space="preserve"> that can easily be imported and simulated to those that are difficult to use and interpret. In the interest of making our simulations and results easy to reproduce, we have included our </w:t>
      </w:r>
      <w:r w:rsidR="00967F47">
        <w:t>reconstruction</w:t>
      </w:r>
      <w:r w:rsidR="00322F94">
        <w:t xml:space="preserve"> in MATLAB data structure format and all of our codes for simulating model growth on different media and gene knockout phenotypes (</w:t>
      </w:r>
      <w:r w:rsidR="00D52762">
        <w:t>Supplementary Materials</w:t>
      </w:r>
      <w:r w:rsidR="00322F94">
        <w:t xml:space="preserve">). </w:t>
      </w:r>
      <w:r w:rsidR="00A512C1">
        <w:t>In the interest of transparency and to support the</w:t>
      </w:r>
      <w:r w:rsidR="00E515B0">
        <w:t xml:space="preserve"> iterative process of reconstructing metabolic networks, we have also made our codes and reconstruction available on </w:t>
      </w:r>
      <w:proofErr w:type="spellStart"/>
      <w:r w:rsidR="00E515B0">
        <w:t>Github</w:t>
      </w:r>
      <w:proofErr w:type="spellEnd"/>
      <w:r w:rsidR="00E515B0">
        <w:t xml:space="preserve"> (</w:t>
      </w:r>
      <w:r w:rsidR="00E515B0" w:rsidRPr="00E515B0">
        <w:t>https://github.com/marichards/methanococcus</w:t>
      </w:r>
      <w:r w:rsidR="00E515B0">
        <w:t>).</w:t>
      </w:r>
    </w:p>
    <w:p w14:paraId="4F6A5CBF" w14:textId="77777777" w:rsidR="00414739" w:rsidRDefault="00414739" w:rsidP="00414739">
      <w:pPr>
        <w:pStyle w:val="Heading1"/>
      </w:pPr>
      <w:commentRangeStart w:id="12"/>
      <w:r>
        <w:t>Discussion</w:t>
      </w:r>
      <w:commentRangeEnd w:id="12"/>
      <w:r w:rsidR="003B00CF">
        <w:rPr>
          <w:rStyle w:val="CommentReference"/>
          <w:rFonts w:asciiTheme="minorHAnsi" w:eastAsiaTheme="minorHAnsi" w:hAnsiTheme="minorHAnsi" w:cstheme="minorBidi"/>
          <w:b w:val="0"/>
          <w:bCs w:val="0"/>
          <w:color w:val="auto"/>
        </w:rPr>
        <w:commentReference w:id="12"/>
      </w:r>
    </w:p>
    <w:p w14:paraId="237DF1D6" w14:textId="77684FB3" w:rsidR="00AD5AF1" w:rsidRDefault="00571EEA" w:rsidP="007A2129">
      <w:pPr>
        <w:spacing w:line="480" w:lineRule="auto"/>
      </w:pPr>
      <w:r>
        <w:t>Genome scale m</w:t>
      </w:r>
      <w:r w:rsidR="00A512C1">
        <w:t xml:space="preserve">etabolic reconstructions provide </w:t>
      </w:r>
      <w:r>
        <w:t xml:space="preserve">a </w:t>
      </w:r>
      <w:r w:rsidR="00FB02E8">
        <w:t>wide lens</w:t>
      </w:r>
      <w:r>
        <w:t xml:space="preserve"> f</w:t>
      </w:r>
      <w:r w:rsidR="00A512C1">
        <w:t>o</w:t>
      </w:r>
      <w:r>
        <w:t>r</w:t>
      </w:r>
      <w:r w:rsidR="00A512C1">
        <w:t xml:space="preserve"> studying the </w:t>
      </w:r>
      <w:r>
        <w:t>biochemical complexity</w:t>
      </w:r>
      <w:r w:rsidR="00FB02E8">
        <w:t xml:space="preserve"> in a computational setting</w:t>
      </w:r>
      <w:r>
        <w:t>. W</w:t>
      </w:r>
      <w:r w:rsidR="00A512C1">
        <w:t xml:space="preserve">e </w:t>
      </w:r>
      <w:r>
        <w:t xml:space="preserve">used likelihood based </w:t>
      </w:r>
      <w:proofErr w:type="spellStart"/>
      <w:r>
        <w:t>gapfilling</w:t>
      </w:r>
      <w:proofErr w:type="spellEnd"/>
      <w:r>
        <w:t xml:space="preserve"> and meticulous manual curation to build iMR540, a</w:t>
      </w:r>
      <w:r w:rsidR="00A512C1">
        <w:t xml:space="preserve"> comprehensive </w:t>
      </w:r>
      <w:r w:rsidR="00444242">
        <w:t>reconstruction</w:t>
      </w:r>
      <w:r w:rsidR="00A512C1">
        <w:t xml:space="preserve"> of </w:t>
      </w:r>
      <w:r w:rsidR="00A512C1">
        <w:rPr>
          <w:i/>
        </w:rPr>
        <w:t>M. maripaludis</w:t>
      </w:r>
      <w:r w:rsidR="00AD5AF1">
        <w:rPr>
          <w:i/>
        </w:rPr>
        <w:t xml:space="preserve"> </w:t>
      </w:r>
      <w:r w:rsidR="00AD5AF1">
        <w:t>that</w:t>
      </w:r>
      <w:r>
        <w:t xml:space="preserve"> incorporates electron bifurcation to portray cyclical </w:t>
      </w:r>
      <w:r w:rsidR="00AD5AF1">
        <w:t xml:space="preserve">hydrogenotrophic methanogenesis. </w:t>
      </w:r>
      <w:r w:rsidR="00AD5AF1">
        <w:t xml:space="preserve">We incorporated many unique pathways that differentiate our network from </w:t>
      </w:r>
      <w:r w:rsidR="00BC5E1E">
        <w:t>those for other organisms</w:t>
      </w:r>
      <w:r w:rsidR="00AD5AF1">
        <w:t>, creating a novel tool for understanding and probing more deeply into hydrogenotrophic methanogenesis</w:t>
      </w:r>
      <w:r w:rsidR="00AD5AF1">
        <w:t xml:space="preserve">. The </w:t>
      </w:r>
      <w:r w:rsidR="00BC5E1E">
        <w:t>resulting network model compared</w:t>
      </w:r>
      <w:r w:rsidR="00AD5AF1">
        <w:t xml:space="preserve"> favorably with measured growth yield and gene knockout data and provided a platform to develop a new method for estimating overall free energy generation during steady state growth.  </w:t>
      </w:r>
    </w:p>
    <w:p w14:paraId="63E23DC8" w14:textId="416221F7" w:rsidR="00CF4E3A" w:rsidRDefault="00AD5AF1" w:rsidP="007A2129">
      <w:pPr>
        <w:spacing w:line="480" w:lineRule="auto"/>
      </w:pPr>
      <w:r>
        <w:t xml:space="preserve">Electron bifurcation is the central energy conservation mechanism in </w:t>
      </w:r>
      <w:r>
        <w:rPr>
          <w:i/>
        </w:rPr>
        <w:t xml:space="preserve">M. maripaludis, </w:t>
      </w:r>
      <w:r>
        <w:t xml:space="preserve">thus it is fitting that this process takes a central role in our reaction network. This mechanism is in </w:t>
      </w:r>
      <w:r w:rsidR="00571EEA">
        <w:t xml:space="preserve">stark </w:t>
      </w:r>
      <w:r w:rsidR="00571EEA">
        <w:lastRenderedPageBreak/>
        <w:t xml:space="preserve">contrast to existing methanogen models that contain linear methanogenesis based on chemiosmotic energy conservation </w:t>
      </w:r>
      <w:r w:rsidR="00571EEA">
        <w:fldChar w:fldCharType="begin"/>
      </w:r>
      <w:r w:rsidR="00571EEA">
        <w:instrText xml:space="preserve"> ADDIN ZOTERO_ITEM CSL_CITATION {"citationID":"1dnlomru60","properties":{"formattedCitation":"(16, 48, 54)","plainCitation":"(16, 48, 54)"},"citationItems":[{"id":158,"uris":["http://zotero.org/users/2565720/items/RF9EGGTT"],"uri":["http://zotero.org/users/2565720/items/RF9EGGTT"],"itemData":{"id":158,"type":"article-journal","title":"Genome-Scale Metabolic Reconstruction and Hypothesis Testing in the Methanogenic Archaeon &lt;i&gt;Methanosarcina acetivorans&lt;/i&gt; C2A","container-title":"Journal of bacteriology","page":"855–865","volume":"194","issue":"4","source":"Google Scholar","author":[{"family":"Benedict","given":"Matthew N."},{"family":"Gonnerman","given":"Matthew C."},{"family":"Metcalf","given":"William W."},{"family":"Price","given":"Nathan D."}],"issued":{"date-parts":[["2012"]]}}},{"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71EEA">
        <w:fldChar w:fldCharType="separate"/>
      </w:r>
      <w:r w:rsidR="00571EEA" w:rsidRPr="00571EEA">
        <w:rPr>
          <w:rFonts w:cs="Times New Roman"/>
        </w:rPr>
        <w:t>(16, 48, 54)</w:t>
      </w:r>
      <w:r w:rsidR="00571EEA">
        <w:fldChar w:fldCharType="end"/>
      </w:r>
      <w:r>
        <w:t xml:space="preserve"> and greatly impacts the overall reconstruction. We have demonstrated that, in the absence of a membrane-bound </w:t>
      </w:r>
      <w:proofErr w:type="spellStart"/>
      <w:r>
        <w:t>HdrDE</w:t>
      </w:r>
      <w:proofErr w:type="spellEnd"/>
      <w:r>
        <w:t xml:space="preserve"> complex, </w:t>
      </w:r>
      <w:r w:rsidR="00BC5E1E">
        <w:t xml:space="preserve">ferredoxin reduction via </w:t>
      </w:r>
      <w:r>
        <w:t xml:space="preserve">bifurcation is essential for predicting growth in our network. Furthermore, constraining </w:t>
      </w:r>
      <w:r w:rsidR="006E2558">
        <w:t xml:space="preserve">the energy-conserving </w:t>
      </w:r>
      <w:proofErr w:type="spellStart"/>
      <w:r w:rsidR="006E2558">
        <w:t>Eha</w:t>
      </w:r>
      <w:proofErr w:type="spellEnd"/>
      <w:r w:rsidR="006E2558">
        <w:t>/</w:t>
      </w:r>
      <w:proofErr w:type="spellStart"/>
      <w:r w:rsidR="006E2558">
        <w:t>Ehb</w:t>
      </w:r>
      <w:proofErr w:type="spellEnd"/>
      <w:r w:rsidR="006E2558">
        <w:t xml:space="preserve"> reaction to a minor role provides a stoichiometric hypothesis for the inability of </w:t>
      </w:r>
      <w:r w:rsidR="006E2558">
        <w:rPr>
          <w:i/>
        </w:rPr>
        <w:t xml:space="preserve">M. maripaludis </w:t>
      </w:r>
      <w:r w:rsidR="006E2558">
        <w:t xml:space="preserve">to grow </w:t>
      </w:r>
      <w:proofErr w:type="spellStart"/>
      <w:r w:rsidR="006E2558">
        <w:t>aceticlastically</w:t>
      </w:r>
      <w:proofErr w:type="spellEnd"/>
      <w:r w:rsidR="006E2558">
        <w:t xml:space="preserve"> and will undoubtedly influence model predictions moving forward. </w:t>
      </w:r>
      <w:r w:rsidR="00637BEF">
        <w:t>F</w:t>
      </w:r>
      <w:r w:rsidR="006E2558">
        <w:t xml:space="preserve">erredoxin specificity for these and other reactions remains an open </w:t>
      </w:r>
      <w:r w:rsidR="00637BEF">
        <w:t>question that could profoundly affect electron carrier utilization and have implications in native and mutant genotypes, a possibility we have acknowledged by allowing either promiscuous or specific ferredoxins in our reconstruction.</w:t>
      </w:r>
    </w:p>
    <w:p w14:paraId="2111911F" w14:textId="496BC79F" w:rsidR="00CF4E3A" w:rsidRDefault="00637BEF" w:rsidP="007A2129">
      <w:pPr>
        <w:spacing w:line="480" w:lineRule="auto"/>
      </w:pPr>
      <w:r>
        <w:t xml:space="preserve">Beyond bifurcation itself, we added numerous uncommon biosynthetic pathways to our network from literature sources that further separate it from models of other organisms. These pathways included syntheses for </w:t>
      </w:r>
      <w:r w:rsidR="00CF4E3A">
        <w:t xml:space="preserve">methanogenic coenzymes, </w:t>
      </w:r>
      <w:proofErr w:type="spellStart"/>
      <w:r w:rsidR="00CF4E3A">
        <w:t>archaellin</w:t>
      </w:r>
      <w:proofErr w:type="spellEnd"/>
      <w:r>
        <w:t xml:space="preserve"> sugars and </w:t>
      </w:r>
      <w:proofErr w:type="spellStart"/>
      <w:r>
        <w:t>archaeol</w:t>
      </w:r>
      <w:proofErr w:type="spellEnd"/>
      <w:r>
        <w:t xml:space="preserve"> lipids as well as</w:t>
      </w:r>
      <w:r w:rsidR="00CF4E3A">
        <w:t xml:space="preserve"> </w:t>
      </w:r>
      <w:r>
        <w:t>a relatively novel sulfur</w:t>
      </w:r>
      <w:r w:rsidR="00CF4E3A">
        <w:t xml:space="preserve"> assimilation pathway. </w:t>
      </w:r>
      <w:r>
        <w:t xml:space="preserve">Additionally, using likelihood-based gap filling helped us </w:t>
      </w:r>
      <w:r>
        <w:t>automatically identify 66 more genes, increasing the gene coverage of our reconstruction prior to the start of manual curation</w:t>
      </w:r>
      <w:r>
        <w:t xml:space="preserve"> and assigning reaction likelihood scores for many reactions that lend a measure of confidence level to these reactions. </w:t>
      </w:r>
      <w:r w:rsidR="00CF4E3A">
        <w:t xml:space="preserve">The efficacy of </w:t>
      </w:r>
      <w:r>
        <w:t>these methods</w:t>
      </w:r>
      <w:r w:rsidR="00CF4E3A">
        <w:t xml:space="preserve"> is shown not only in t</w:t>
      </w:r>
      <w:r w:rsidR="00444242">
        <w:t xml:space="preserve">he qualitative accuracy of our </w:t>
      </w:r>
      <w:r w:rsidR="00CF4E3A">
        <w:t xml:space="preserve">reconstruction, but also in the </w:t>
      </w:r>
      <w:r w:rsidR="00444242">
        <w:t>formidable quantitative capabilities</w:t>
      </w:r>
      <w:r w:rsidR="00CF4E3A">
        <w:t xml:space="preserve"> of the resulting model. </w:t>
      </w:r>
      <w:r>
        <w:t xml:space="preserve">Our model performed well in a LOOCV analysis of growth yield data and compared favorably with experimental gene knockout data, suggesting a high propensity for generating predictions that are consistent with observed biology. </w:t>
      </w:r>
    </w:p>
    <w:p w14:paraId="7B481CFC" w14:textId="22B9C4EF" w:rsidR="00CF4F3E" w:rsidRDefault="00CF4F3E" w:rsidP="007A2129">
      <w:pPr>
        <w:spacing w:line="480" w:lineRule="auto"/>
      </w:pPr>
      <w:r>
        <w:lastRenderedPageBreak/>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Though a </w:t>
      </w:r>
      <w:r w:rsidR="00CD3A80">
        <w:t>relatively</w:t>
      </w:r>
      <w:r>
        <w:t xml:space="preserve"> trivial </w:t>
      </w:r>
      <w:r w:rsidR="00CD3A80">
        <w:t>calculation</w:t>
      </w:r>
      <w:r>
        <w:t xml:space="preserve">, our method gives a quick assessment of whether a predicted flux distribution is thermodynamically possible and could prove a particularly useful tool for guiding future metabolic engineering designs. </w:t>
      </w:r>
      <w:bookmarkStart w:id="13" w:name="_GoBack"/>
      <w:bookmarkEnd w:id="13"/>
    </w:p>
    <w:p w14:paraId="1C071728" w14:textId="5FF3FFE2" w:rsidR="00FB02E8" w:rsidRDefault="00D01715" w:rsidP="007A2129">
      <w:pPr>
        <w:spacing w:line="480" w:lineRule="auto"/>
      </w:pPr>
      <w:r>
        <w:t>While considering</w:t>
      </w:r>
      <w:r w:rsidR="00FB02E8">
        <w:t xml:space="preserve"> our reconstruction’s consistency with existing literature and our model’s high performance on measured data, it is poignant that we acknowledge the existing limitations in our network. First, though we have attempted to address as many areas of metabolism as possible, many “dark areas” of </w:t>
      </w:r>
      <w:r w:rsidR="00FB02E8">
        <w:rPr>
          <w:i/>
        </w:rPr>
        <w:t xml:space="preserve">M. maripaludis </w:t>
      </w:r>
      <w:r w:rsidR="00FB02E8">
        <w:t xml:space="preserve">metabolism still exist in our reconstruction. For many of these cases, gene annotations from </w:t>
      </w:r>
      <w:proofErr w:type="spellStart"/>
      <w:r w:rsidR="00FB02E8">
        <w:t>Kbase</w:t>
      </w:r>
      <w:proofErr w:type="spellEnd"/>
      <w:r w:rsidR="00FB02E8">
        <w:t xml:space="preserve"> and likelihood based gap filling give us starting hypotheses for what may be occurring in these dark areas, but the accuracy of these predictions remains unknown until they have been biochemically characterized. </w:t>
      </w:r>
      <w:r w:rsidR="00752D4E">
        <w:t xml:space="preserve">We recognize that our reconstruction effort represents only an incremental step toward understanding </w:t>
      </w:r>
      <w:r w:rsidR="00752D4E">
        <w:rPr>
          <w:i/>
        </w:rPr>
        <w:t xml:space="preserve">M. maripaludis </w:t>
      </w:r>
      <w:r w:rsidR="00752D4E">
        <w:t xml:space="preserve">metabolism and that many other users may follow in our footsteps. With these considerations in mind, we strived for maximum transparency in our metabolic network to make our reconstruction decisions apparent to future users and to make our results easily reproducible. </w:t>
      </w:r>
      <w:r w:rsidR="00FB02E8">
        <w:t xml:space="preserve">There is ample opportunity for improving our reconstruction in the future by elucidating the missing information for these dark areas and we hope that by providing information on the origins and likelihoods of our reactions, we can encourage exploration of these as-yet-unknown pathways. </w:t>
      </w:r>
    </w:p>
    <w:p w14:paraId="02D6D651" w14:textId="07520CAA" w:rsidR="00FB02E8" w:rsidRDefault="00FB02E8" w:rsidP="007A2129">
      <w:pPr>
        <w:spacing w:line="480" w:lineRule="auto"/>
      </w:pPr>
      <w:r>
        <w:lastRenderedPageBreak/>
        <w:t xml:space="preserve">Second, </w:t>
      </w:r>
      <w:r w:rsidR="00D01715">
        <w:t>we</w:t>
      </w:r>
      <w:r>
        <w:t xml:space="preserve"> recognize that even for the areas of metabolism that we understand well, our model is purely </w:t>
      </w:r>
      <w:r w:rsidR="00752D4E">
        <w:t>stoichiometric</w:t>
      </w:r>
      <w:r>
        <w:t xml:space="preserve"> and therefore can only provide predictions from a metabolic perspective. </w:t>
      </w:r>
      <w:r w:rsidR="003E2C91">
        <w:t xml:space="preserve">This somewhat limits the scope of questions we can ask using our reconstruction because it does not explicitly include information for other cellular processes, e.g. transcriptional regulation. </w:t>
      </w:r>
      <w:r w:rsidR="00752D4E">
        <w:t>To address this limitation</w:t>
      </w:r>
      <w:r w:rsidR="003E2C91">
        <w:t xml:space="preserve">, our stoichiometric predictions could be combined with those from other cellular processes, thus providing the tools to probe questions that include other cellular processes.  </w:t>
      </w:r>
    </w:p>
    <w:p w14:paraId="47FDE473" w14:textId="7DC5CEAB" w:rsidR="00BC5E1E" w:rsidRPr="00DA7656" w:rsidRDefault="003E2C91" w:rsidP="00BC5E1E">
      <w:pPr>
        <w:spacing w:line="480" w:lineRule="auto"/>
      </w:pPr>
      <w:r>
        <w:t>Lastly, we stress that even w</w:t>
      </w:r>
      <w:r w:rsidR="00E95B31">
        <w:t>ithin the metabolic space,</w:t>
      </w:r>
      <w:r w:rsidR="00637BEF">
        <w:t xml:space="preserve"> </w:t>
      </w:r>
      <w:r>
        <w:t>our model</w:t>
      </w:r>
      <w:r w:rsidR="00BC5E1E">
        <w:t>’s power lies in</w:t>
      </w:r>
      <w:r w:rsidR="00637BEF">
        <w:t xml:space="preserve"> predict</w:t>
      </w:r>
      <w:r w:rsidR="00BC5E1E">
        <w:t>ing</w:t>
      </w:r>
      <w:r w:rsidR="00637BEF">
        <w:t xml:space="preserve"> the scope of </w:t>
      </w:r>
      <w:r w:rsidR="00BC5E1E">
        <w:t xml:space="preserve">metabolic </w:t>
      </w:r>
      <w:r w:rsidR="00D93A73">
        <w:t>possibility, not absolute biological reality</w:t>
      </w:r>
      <w:r w:rsidR="00637BEF">
        <w:t xml:space="preserve">. Any </w:t>
      </w:r>
      <w:r w:rsidR="00D93A73">
        <w:t>particular flux distribution</w:t>
      </w:r>
      <w:r w:rsidR="00752D4E">
        <w:t xml:space="preserve"> </w:t>
      </w:r>
      <w:r w:rsidR="00E95B31">
        <w:t>should be considered</w:t>
      </w:r>
      <w:r w:rsidR="00752D4E">
        <w:t xml:space="preserve"> a hypothesis </w:t>
      </w:r>
      <w:r w:rsidR="00D01715">
        <w:t>about the what our</w:t>
      </w:r>
      <w:r w:rsidR="00637BEF">
        <w:t xml:space="preserve"> organism </w:t>
      </w:r>
      <w:r w:rsidR="00D01715">
        <w:t xml:space="preserve">can theoretically achieve, </w:t>
      </w:r>
      <w:r w:rsidR="00E95B31">
        <w:t xml:space="preserve">not a precise </w:t>
      </w:r>
      <w:r w:rsidR="00752D4E">
        <w:t xml:space="preserve">prediction about all metabolic fluxes. </w:t>
      </w:r>
      <w:r w:rsidR="00E95B31">
        <w:t>T</w:t>
      </w:r>
      <w:r w:rsidR="00752D4E">
        <w:t xml:space="preserve">hese predictions </w:t>
      </w:r>
      <w:r w:rsidR="00E95B31">
        <w:t xml:space="preserve">provide valuable insight </w:t>
      </w:r>
      <w:r w:rsidR="00D01715">
        <w:t xml:space="preserve">into </w:t>
      </w:r>
      <w:r w:rsidR="00752D4E">
        <w:t xml:space="preserve">the potential metabolic capabilities of our organism, but it would be folly to accept </w:t>
      </w:r>
      <w:r w:rsidR="00E95B31">
        <w:t>any single</w:t>
      </w:r>
      <w:r w:rsidR="00752D4E">
        <w:t xml:space="preserve"> prediction as a facsimile of reality.</w:t>
      </w:r>
      <w:r w:rsidR="00E95B31">
        <w:t xml:space="preserve"> </w:t>
      </w:r>
      <w:r w:rsidR="00BC5E1E">
        <w:t xml:space="preserve">Such a consideration is vital when considering our model or any other model as a tool for facilitating metabolic engineering designs because any model prediction should be considered as a starting point rather than a final product. By </w:t>
      </w:r>
      <w:r w:rsidR="00637BEF">
        <w:t>explicitly</w:t>
      </w:r>
      <w:r w:rsidR="00BC5E1E">
        <w:t xml:space="preserve"> acknowledging </w:t>
      </w:r>
      <w:r w:rsidR="00637BEF">
        <w:t>this limitation, we hope to realistically portray</w:t>
      </w:r>
      <w:r w:rsidR="00E95B31">
        <w:t xml:space="preserve"> the capabilities of</w:t>
      </w:r>
      <w:r w:rsidR="00637BEF">
        <w:t xml:space="preserve"> our reconstruction</w:t>
      </w:r>
      <w:r w:rsidR="00D93A73">
        <w:t xml:space="preserve"> </w:t>
      </w:r>
      <w:r w:rsidR="00BC5E1E">
        <w:t xml:space="preserve">as a tool to better </w:t>
      </w:r>
      <w:r w:rsidR="00BC5E1E">
        <w:t>understand the unique biochemistry of hydrogenotrophic methanogens</w:t>
      </w:r>
      <w:r w:rsidR="00BC5E1E">
        <w:t>, push forward biochemical discovery in these organisms,</w:t>
      </w:r>
      <w:r w:rsidR="00BC5E1E">
        <w:t xml:space="preserve"> and unlock their potential as metabolic engineering targets.</w:t>
      </w:r>
    </w:p>
    <w:p w14:paraId="2DA253A2" w14:textId="77777777" w:rsidR="00414739" w:rsidRDefault="00414739" w:rsidP="00414739">
      <w:pPr>
        <w:pStyle w:val="Heading1"/>
      </w:pPr>
      <w:r>
        <w:t>Acknowledgements</w:t>
      </w:r>
    </w:p>
    <w:p w14:paraId="476F3110" w14:textId="69AF48AB"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his expertise and advice concerning methanogenic archaea, likelihood-based gap</w:t>
      </w:r>
      <w:r w:rsidR="00CD3E73">
        <w:t xml:space="preserve"> </w:t>
      </w:r>
      <w:r w:rsidR="00BF524A">
        <w:t>filling, and metabolic model construction.</w:t>
      </w:r>
    </w:p>
    <w:p w14:paraId="0FBA0A08" w14:textId="77777777" w:rsidR="00A40676" w:rsidRPr="00A40676" w:rsidRDefault="00414739" w:rsidP="00BF524A">
      <w:pPr>
        <w:pStyle w:val="Heading1"/>
      </w:pPr>
      <w:r>
        <w:lastRenderedPageBreak/>
        <w:t>References</w:t>
      </w:r>
    </w:p>
    <w:p w14:paraId="624863B5" w14:textId="77777777" w:rsidR="00571EEA" w:rsidRDefault="00A40676" w:rsidP="00571EEA">
      <w:pPr>
        <w:pStyle w:val="Bibliography"/>
      </w:pPr>
      <w:r>
        <w:fldChar w:fldCharType="begin"/>
      </w:r>
      <w:r w:rsidR="00571EEA">
        <w:instrText xml:space="preserve"> ADDIN ZOTERO_BIBL {"custom":[]} CSL_BIBLIOGRAPHY </w:instrText>
      </w:r>
      <w:r>
        <w:fldChar w:fldCharType="separate"/>
      </w:r>
      <w:r w:rsidR="00571EEA">
        <w:t xml:space="preserve">1. </w:t>
      </w:r>
      <w:r w:rsidR="00571EEA">
        <w:tab/>
      </w:r>
      <w:r w:rsidR="00571EEA">
        <w:rPr>
          <w:b/>
          <w:bCs/>
        </w:rPr>
        <w:t>Haynes CA</w:t>
      </w:r>
      <w:r w:rsidR="00571EEA">
        <w:t xml:space="preserve">, </w:t>
      </w:r>
      <w:r w:rsidR="00571EEA">
        <w:rPr>
          <w:b/>
          <w:bCs/>
        </w:rPr>
        <w:t>Gonzalez R</w:t>
      </w:r>
      <w:r w:rsidR="00571EEA">
        <w:t xml:space="preserve">. 2014. </w:t>
      </w:r>
      <w:proofErr w:type="gramStart"/>
      <w:r w:rsidR="00571EEA">
        <w:t>Rethinking biological activation of methane and conversion to liquid fuels.</w:t>
      </w:r>
      <w:proofErr w:type="gramEnd"/>
      <w:r w:rsidR="00571EEA">
        <w:t xml:space="preserve"> Nat </w:t>
      </w:r>
      <w:proofErr w:type="spellStart"/>
      <w:r w:rsidR="00571EEA">
        <w:t>Chem</w:t>
      </w:r>
      <w:proofErr w:type="spellEnd"/>
      <w:r w:rsidR="00571EEA">
        <w:t xml:space="preserve"> </w:t>
      </w:r>
      <w:proofErr w:type="spellStart"/>
      <w:r w:rsidR="00571EEA">
        <w:t>Biol</w:t>
      </w:r>
      <w:proofErr w:type="spellEnd"/>
      <w:r w:rsidR="00571EEA">
        <w:t xml:space="preserve"> </w:t>
      </w:r>
      <w:r w:rsidR="00571EEA">
        <w:rPr>
          <w:b/>
          <w:bCs/>
        </w:rPr>
        <w:t>10</w:t>
      </w:r>
      <w:r w:rsidR="00571EEA">
        <w:t>:331–339.</w:t>
      </w:r>
    </w:p>
    <w:p w14:paraId="0E260607" w14:textId="77777777" w:rsidR="00571EEA" w:rsidRDefault="00571EEA" w:rsidP="00571EEA">
      <w:pPr>
        <w:pStyle w:val="Bibliography"/>
      </w:pPr>
      <w:r>
        <w:t xml:space="preserve">2. </w:t>
      </w:r>
      <w:r>
        <w:tab/>
      </w:r>
      <w:r>
        <w:rPr>
          <w:b/>
          <w:bCs/>
        </w:rPr>
        <w:t>Levi M</w:t>
      </w:r>
      <w:r>
        <w:t xml:space="preserve">. 2013. </w:t>
      </w:r>
      <w:proofErr w:type="gramStart"/>
      <w:r>
        <w:t>Climate consequences of natural gas as a bridge fuel.</w:t>
      </w:r>
      <w:proofErr w:type="gramEnd"/>
      <w:r>
        <w:t xml:space="preserve"> </w:t>
      </w:r>
      <w:proofErr w:type="spellStart"/>
      <w:r>
        <w:t>Clim</w:t>
      </w:r>
      <w:proofErr w:type="spellEnd"/>
      <w:r>
        <w:t xml:space="preserve"> Change </w:t>
      </w:r>
      <w:r>
        <w:rPr>
          <w:b/>
          <w:bCs/>
        </w:rPr>
        <w:t>118</w:t>
      </w:r>
      <w:r>
        <w:t>:609–623.</w:t>
      </w:r>
    </w:p>
    <w:p w14:paraId="63C1E3E7" w14:textId="77777777" w:rsidR="00571EEA" w:rsidRDefault="00571EEA" w:rsidP="00571EEA">
      <w:pPr>
        <w:pStyle w:val="Bibliography"/>
      </w:pPr>
      <w:r>
        <w:t xml:space="preserve">3. </w:t>
      </w:r>
      <w:r>
        <w:tab/>
      </w:r>
      <w:r>
        <w:rPr>
          <w:b/>
          <w:bCs/>
        </w:rPr>
        <w:t>Mueller TJ</w:t>
      </w:r>
      <w:r>
        <w:t xml:space="preserve">, </w:t>
      </w:r>
      <w:proofErr w:type="spellStart"/>
      <w:r>
        <w:rPr>
          <w:b/>
          <w:bCs/>
        </w:rPr>
        <w:t>Grisewood</w:t>
      </w:r>
      <w:proofErr w:type="spellEnd"/>
      <w:r>
        <w:rPr>
          <w:b/>
          <w:bCs/>
        </w:rPr>
        <w:t xml:space="preserve"> MJ</w:t>
      </w:r>
      <w:r>
        <w:t xml:space="preserve">, </w:t>
      </w:r>
      <w:r>
        <w:rPr>
          <w:b/>
          <w:bCs/>
        </w:rPr>
        <w:t>Nazem-</w:t>
      </w:r>
      <w:proofErr w:type="spellStart"/>
      <w:r>
        <w:rPr>
          <w:b/>
          <w:bCs/>
        </w:rPr>
        <w:t>Bokaee</w:t>
      </w:r>
      <w:proofErr w:type="spellEnd"/>
      <w:r>
        <w:rPr>
          <w:b/>
          <w:bCs/>
        </w:rPr>
        <w:t xml:space="preserve"> H</w:t>
      </w:r>
      <w:r>
        <w:t xml:space="preserve">, </w:t>
      </w:r>
      <w:proofErr w:type="spellStart"/>
      <w:r>
        <w:rPr>
          <w:b/>
          <w:bCs/>
        </w:rPr>
        <w:t>Gopalakrishnan</w:t>
      </w:r>
      <w:proofErr w:type="spellEnd"/>
      <w:r>
        <w:rPr>
          <w:b/>
          <w:bCs/>
        </w:rPr>
        <w:t xml:space="preserve"> S</w:t>
      </w:r>
      <w:r>
        <w:t xml:space="preserve">, </w:t>
      </w:r>
      <w:r>
        <w:rPr>
          <w:b/>
          <w:bCs/>
        </w:rPr>
        <w:t>Ferry JG</w:t>
      </w:r>
      <w:r>
        <w:t xml:space="preserve">, </w:t>
      </w:r>
      <w:r>
        <w:rPr>
          <w:b/>
          <w:bCs/>
        </w:rPr>
        <w:t>Wood TK</w:t>
      </w:r>
      <w:r>
        <w:t xml:space="preserve">, </w:t>
      </w:r>
      <w:proofErr w:type="spellStart"/>
      <w:r>
        <w:rPr>
          <w:b/>
          <w:bCs/>
        </w:rPr>
        <w:t>Maranas</w:t>
      </w:r>
      <w:proofErr w:type="spellEnd"/>
      <w:r>
        <w:rPr>
          <w:b/>
          <w:bCs/>
        </w:rPr>
        <w:t xml:space="preserve"> CD</w:t>
      </w:r>
      <w:r>
        <w:t xml:space="preserve">. 2014. Methane oxidation by anaerobic archaea for conversion to liquid fuels. J </w:t>
      </w:r>
      <w:proofErr w:type="spellStart"/>
      <w:r>
        <w:t>Ind</w:t>
      </w:r>
      <w:proofErr w:type="spellEnd"/>
      <w:r>
        <w:t xml:space="preserve"> </w:t>
      </w:r>
      <w:proofErr w:type="spellStart"/>
      <w:r>
        <w:t>Microbiol</w:t>
      </w:r>
      <w:proofErr w:type="spellEnd"/>
      <w:r>
        <w:t xml:space="preserve"> </w:t>
      </w:r>
      <w:proofErr w:type="spellStart"/>
      <w:r>
        <w:t>Biotechnol</w:t>
      </w:r>
      <w:proofErr w:type="spellEnd"/>
      <w:r>
        <w:t xml:space="preserve"> </w:t>
      </w:r>
      <w:r>
        <w:rPr>
          <w:b/>
          <w:bCs/>
        </w:rPr>
        <w:t>42</w:t>
      </w:r>
      <w:r>
        <w:t>:391–401.</w:t>
      </w:r>
    </w:p>
    <w:p w14:paraId="2050F8F3" w14:textId="77777777" w:rsidR="00571EEA" w:rsidRDefault="00571EEA" w:rsidP="00571EEA">
      <w:pPr>
        <w:pStyle w:val="Bibliography"/>
      </w:pPr>
      <w:r>
        <w:t xml:space="preserve">4. </w:t>
      </w:r>
      <w:r>
        <w:tab/>
      </w:r>
      <w:proofErr w:type="spellStart"/>
      <w:r>
        <w:rPr>
          <w:b/>
          <w:bCs/>
        </w:rPr>
        <w:t>Thauer</w:t>
      </w:r>
      <w:proofErr w:type="spellEnd"/>
      <w:r>
        <w:rPr>
          <w:b/>
          <w:bCs/>
        </w:rPr>
        <w:t xml:space="preserve"> RK</w:t>
      </w:r>
      <w:r>
        <w:t xml:space="preserve">, </w:t>
      </w:r>
      <w:proofErr w:type="spellStart"/>
      <w:r>
        <w:rPr>
          <w:b/>
          <w:bCs/>
        </w:rPr>
        <w:t>Kaster</w:t>
      </w:r>
      <w:proofErr w:type="spellEnd"/>
      <w:r>
        <w:rPr>
          <w:b/>
          <w:bCs/>
        </w:rPr>
        <w:t xml:space="preserve"> A-K</w:t>
      </w:r>
      <w:r>
        <w:t xml:space="preserve">, </w:t>
      </w:r>
      <w:proofErr w:type="spellStart"/>
      <w:r>
        <w:rPr>
          <w:b/>
          <w:bCs/>
        </w:rPr>
        <w:t>Seedorf</w:t>
      </w:r>
      <w:proofErr w:type="spellEnd"/>
      <w:r>
        <w:rPr>
          <w:b/>
          <w:bCs/>
        </w:rPr>
        <w:t xml:space="preserve"> H</w:t>
      </w:r>
      <w:r>
        <w:t xml:space="preserve">, </w:t>
      </w:r>
      <w:proofErr w:type="spellStart"/>
      <w:r>
        <w:rPr>
          <w:b/>
          <w:bCs/>
        </w:rPr>
        <w:t>Buckel</w:t>
      </w:r>
      <w:proofErr w:type="spellEnd"/>
      <w:r>
        <w:rPr>
          <w:b/>
          <w:bCs/>
        </w:rPr>
        <w:t xml:space="preserve"> W</w:t>
      </w:r>
      <w:r>
        <w:t xml:space="preserve">, </w:t>
      </w:r>
      <w:proofErr w:type="spellStart"/>
      <w:r>
        <w:rPr>
          <w:b/>
          <w:bCs/>
        </w:rPr>
        <w:t>Hedderich</w:t>
      </w:r>
      <w:proofErr w:type="spellEnd"/>
      <w:r>
        <w:rPr>
          <w:b/>
          <w:bCs/>
        </w:rPr>
        <w:t xml:space="preserve"> R</w:t>
      </w:r>
      <w:r>
        <w:t xml:space="preserve">. 2008. Methanogenic archaea: ecologically relevant differences in energy conservation. Nat Rev </w:t>
      </w:r>
      <w:proofErr w:type="spellStart"/>
      <w:r>
        <w:t>Microbiol</w:t>
      </w:r>
      <w:proofErr w:type="spellEnd"/>
      <w:r>
        <w:t xml:space="preserve"> </w:t>
      </w:r>
      <w:r>
        <w:rPr>
          <w:b/>
          <w:bCs/>
        </w:rPr>
        <w:t>6</w:t>
      </w:r>
      <w:r>
        <w:t>:579–591.</w:t>
      </w:r>
    </w:p>
    <w:p w14:paraId="5D6B488F" w14:textId="77777777" w:rsidR="00571EEA" w:rsidRDefault="00571EEA" w:rsidP="00571EEA">
      <w:pPr>
        <w:pStyle w:val="Bibliography"/>
      </w:pPr>
      <w:r>
        <w:t xml:space="preserve">5. </w:t>
      </w:r>
      <w:r>
        <w:tab/>
      </w:r>
      <w:proofErr w:type="spellStart"/>
      <w:r>
        <w:rPr>
          <w:b/>
          <w:bCs/>
        </w:rPr>
        <w:t>DiMarco</w:t>
      </w:r>
      <w:proofErr w:type="spellEnd"/>
      <w:r>
        <w:rPr>
          <w:b/>
          <w:bCs/>
        </w:rPr>
        <w:t xml:space="preserve"> AA</w:t>
      </w:r>
      <w:r>
        <w:t xml:space="preserve">, </w:t>
      </w:r>
      <w:proofErr w:type="spellStart"/>
      <w:r>
        <w:rPr>
          <w:b/>
          <w:bCs/>
        </w:rPr>
        <w:t>Bobik</w:t>
      </w:r>
      <w:proofErr w:type="spellEnd"/>
      <w:r>
        <w:rPr>
          <w:b/>
          <w:bCs/>
        </w:rPr>
        <w:t xml:space="preserve"> TA</w:t>
      </w:r>
      <w:r>
        <w:t xml:space="preserve">, </w:t>
      </w:r>
      <w:r>
        <w:rPr>
          <w:b/>
          <w:bCs/>
        </w:rPr>
        <w:t>Wolfe RS</w:t>
      </w:r>
      <w:r>
        <w:t xml:space="preserve">. 1990. Unusual coenzymes of methanogenesis. </w:t>
      </w:r>
      <w:proofErr w:type="spellStart"/>
      <w:r>
        <w:t>Annu</w:t>
      </w:r>
      <w:proofErr w:type="spellEnd"/>
      <w:r>
        <w:t xml:space="preserve"> Rev </w:t>
      </w:r>
      <w:proofErr w:type="spellStart"/>
      <w:r>
        <w:t>Biochem</w:t>
      </w:r>
      <w:proofErr w:type="spellEnd"/>
      <w:r>
        <w:t xml:space="preserve"> </w:t>
      </w:r>
      <w:r>
        <w:rPr>
          <w:b/>
          <w:bCs/>
        </w:rPr>
        <w:t>59</w:t>
      </w:r>
      <w:r>
        <w:t>:355–394.</w:t>
      </w:r>
    </w:p>
    <w:p w14:paraId="77CB7E52" w14:textId="77777777" w:rsidR="00571EEA" w:rsidRDefault="00571EEA" w:rsidP="00571EEA">
      <w:pPr>
        <w:pStyle w:val="Bibliography"/>
      </w:pPr>
      <w:proofErr w:type="gramStart"/>
      <w:r>
        <w:t xml:space="preserve">6. </w:t>
      </w:r>
      <w:r>
        <w:tab/>
      </w:r>
      <w:proofErr w:type="spellStart"/>
      <w:r>
        <w:rPr>
          <w:b/>
          <w:bCs/>
        </w:rPr>
        <w:t>Deppenmeier</w:t>
      </w:r>
      <w:proofErr w:type="spellEnd"/>
      <w:r>
        <w:rPr>
          <w:b/>
          <w:bCs/>
        </w:rPr>
        <w:t xml:space="preserve"> U</w:t>
      </w:r>
      <w:r>
        <w:t>. 2002.</w:t>
      </w:r>
      <w:proofErr w:type="gramEnd"/>
      <w:r>
        <w:t xml:space="preserve"> </w:t>
      </w:r>
      <w:proofErr w:type="gramStart"/>
      <w:r>
        <w:t>The unique biochemistry of methanogenesis.</w:t>
      </w:r>
      <w:proofErr w:type="gramEnd"/>
      <w:r>
        <w:t xml:space="preserve"> </w:t>
      </w:r>
      <w:proofErr w:type="spellStart"/>
      <w:r>
        <w:t>Prog</w:t>
      </w:r>
      <w:proofErr w:type="spellEnd"/>
      <w:r>
        <w:t xml:space="preserve"> Nucleic Acid Res </w:t>
      </w:r>
      <w:proofErr w:type="spellStart"/>
      <w:r>
        <w:t>Mol</w:t>
      </w:r>
      <w:proofErr w:type="spellEnd"/>
      <w:r>
        <w:t xml:space="preserve"> </w:t>
      </w:r>
      <w:proofErr w:type="spellStart"/>
      <w:r>
        <w:t>Biol</w:t>
      </w:r>
      <w:proofErr w:type="spellEnd"/>
      <w:r>
        <w:t xml:space="preserve"> </w:t>
      </w:r>
      <w:r>
        <w:rPr>
          <w:b/>
          <w:bCs/>
        </w:rPr>
        <w:t>71</w:t>
      </w:r>
      <w:r>
        <w:t>:223–283.</w:t>
      </w:r>
    </w:p>
    <w:p w14:paraId="54BA10F7" w14:textId="77777777" w:rsidR="00571EEA" w:rsidRDefault="00571EEA" w:rsidP="00571EEA">
      <w:pPr>
        <w:pStyle w:val="Bibliography"/>
      </w:pPr>
      <w:r>
        <w:t xml:space="preserve">7. </w:t>
      </w:r>
      <w:r>
        <w:tab/>
      </w:r>
      <w:proofErr w:type="spellStart"/>
      <w:r>
        <w:rPr>
          <w:b/>
          <w:bCs/>
        </w:rPr>
        <w:t>Heiden</w:t>
      </w:r>
      <w:proofErr w:type="spellEnd"/>
      <w:r>
        <w:rPr>
          <w:b/>
          <w:bCs/>
        </w:rPr>
        <w:t xml:space="preserve"> S</w:t>
      </w:r>
      <w:r>
        <w:t xml:space="preserve">, </w:t>
      </w:r>
      <w:proofErr w:type="spellStart"/>
      <w:r>
        <w:rPr>
          <w:b/>
          <w:bCs/>
        </w:rPr>
        <w:t>Hedderich</w:t>
      </w:r>
      <w:proofErr w:type="spellEnd"/>
      <w:r>
        <w:rPr>
          <w:b/>
          <w:bCs/>
        </w:rPr>
        <w:t xml:space="preserve"> R</w:t>
      </w:r>
      <w:r>
        <w:t xml:space="preserve">, </w:t>
      </w:r>
      <w:proofErr w:type="spellStart"/>
      <w:r>
        <w:rPr>
          <w:b/>
          <w:bCs/>
        </w:rPr>
        <w:t>Setzke</w:t>
      </w:r>
      <w:proofErr w:type="spellEnd"/>
      <w:r>
        <w:rPr>
          <w:b/>
          <w:bCs/>
        </w:rPr>
        <w:t xml:space="preserve"> E</w:t>
      </w:r>
      <w:r>
        <w:t xml:space="preserve">, </w:t>
      </w:r>
      <w:proofErr w:type="spellStart"/>
      <w:r>
        <w:rPr>
          <w:b/>
          <w:bCs/>
        </w:rPr>
        <w:t>Thauer</w:t>
      </w:r>
      <w:proofErr w:type="spellEnd"/>
      <w:r>
        <w:rPr>
          <w:b/>
          <w:bCs/>
        </w:rPr>
        <w:t xml:space="preserve"> RK</w:t>
      </w:r>
      <w:r>
        <w:t>. 1993. Purification of a cytochrome b containing H2</w:t>
      </w:r>
      <w:proofErr w:type="gramStart"/>
      <w:r>
        <w:t>:heterodisulfide</w:t>
      </w:r>
      <w:proofErr w:type="gramEnd"/>
      <w:r>
        <w:t xml:space="preserve"> oxidoreductase complex from membranes of </w:t>
      </w:r>
      <w:proofErr w:type="spellStart"/>
      <w:r>
        <w:rPr>
          <w:i/>
          <w:iCs/>
        </w:rPr>
        <w:t>Methanosarcina</w:t>
      </w:r>
      <w:proofErr w:type="spellEnd"/>
      <w:r>
        <w:rPr>
          <w:i/>
          <w:iCs/>
        </w:rPr>
        <w:t xml:space="preserve"> </w:t>
      </w:r>
      <w:proofErr w:type="spellStart"/>
      <w:r>
        <w:rPr>
          <w:i/>
          <w:iCs/>
        </w:rPr>
        <w:t>barkeri</w:t>
      </w:r>
      <w:proofErr w:type="spellEnd"/>
      <w:r>
        <w:t xml:space="preserve">. </w:t>
      </w:r>
      <w:proofErr w:type="spellStart"/>
      <w:r>
        <w:t>Eur</w:t>
      </w:r>
      <w:proofErr w:type="spellEnd"/>
      <w:r>
        <w:t xml:space="preserve"> J </w:t>
      </w:r>
      <w:proofErr w:type="spellStart"/>
      <w:r>
        <w:t>Biochem</w:t>
      </w:r>
      <w:proofErr w:type="spellEnd"/>
      <w:r>
        <w:t xml:space="preserve"> </w:t>
      </w:r>
      <w:r>
        <w:rPr>
          <w:b/>
          <w:bCs/>
        </w:rPr>
        <w:t>213</w:t>
      </w:r>
      <w:r>
        <w:t>:529–535.</w:t>
      </w:r>
    </w:p>
    <w:p w14:paraId="0129B345" w14:textId="77777777" w:rsidR="00571EEA" w:rsidRDefault="00571EEA" w:rsidP="00571EEA">
      <w:pPr>
        <w:pStyle w:val="Bibliography"/>
      </w:pPr>
      <w:r>
        <w:t xml:space="preserve">8. </w:t>
      </w:r>
      <w:r>
        <w:tab/>
      </w:r>
      <w:r>
        <w:rPr>
          <w:b/>
          <w:bCs/>
        </w:rPr>
        <w:t>Jones WJ</w:t>
      </w:r>
      <w:r>
        <w:t xml:space="preserve">, </w:t>
      </w:r>
      <w:r>
        <w:rPr>
          <w:b/>
          <w:bCs/>
        </w:rPr>
        <w:t>Paynter MJB</w:t>
      </w:r>
      <w:r>
        <w:t xml:space="preserve">, </w:t>
      </w:r>
      <w:r>
        <w:rPr>
          <w:b/>
          <w:bCs/>
        </w:rPr>
        <w:t>Gupta R</w:t>
      </w:r>
      <w:r>
        <w:t xml:space="preserve">. 1983. Characterization of </w:t>
      </w:r>
      <w:proofErr w:type="spellStart"/>
      <w:r>
        <w:rPr>
          <w:i/>
          <w:iCs/>
        </w:rPr>
        <w:t>Methanococcus</w:t>
      </w:r>
      <w:proofErr w:type="spellEnd"/>
      <w:r>
        <w:rPr>
          <w:i/>
          <w:iCs/>
        </w:rPr>
        <w:t xml:space="preserve"> maripaludis</w:t>
      </w:r>
      <w:r>
        <w:t xml:space="preserve"> sp. </w:t>
      </w:r>
      <w:proofErr w:type="spellStart"/>
      <w:proofErr w:type="gramStart"/>
      <w:r>
        <w:t>nov</w:t>
      </w:r>
      <w:proofErr w:type="gramEnd"/>
      <w:r>
        <w:t>.</w:t>
      </w:r>
      <w:proofErr w:type="spellEnd"/>
      <w:r>
        <w:t xml:space="preserve">, a new methanogen isolated from salt marsh sediment. Arch </w:t>
      </w:r>
      <w:proofErr w:type="spellStart"/>
      <w:r>
        <w:t>Microbiol</w:t>
      </w:r>
      <w:proofErr w:type="spellEnd"/>
      <w:r>
        <w:t xml:space="preserve"> </w:t>
      </w:r>
      <w:r>
        <w:rPr>
          <w:b/>
          <w:bCs/>
        </w:rPr>
        <w:t>135</w:t>
      </w:r>
      <w:r>
        <w:t>:91–97.</w:t>
      </w:r>
    </w:p>
    <w:p w14:paraId="37CF01E2" w14:textId="77777777" w:rsidR="00571EEA" w:rsidRDefault="00571EEA" w:rsidP="00571EEA">
      <w:pPr>
        <w:pStyle w:val="Bibliography"/>
      </w:pPr>
      <w:r>
        <w:lastRenderedPageBreak/>
        <w:t xml:space="preserve">9. </w:t>
      </w:r>
      <w:r>
        <w:tab/>
      </w:r>
      <w:r>
        <w:rPr>
          <w:b/>
          <w:bCs/>
        </w:rPr>
        <w:t>Hendrickson EL</w:t>
      </w:r>
      <w:r>
        <w:t xml:space="preserve">, </w:t>
      </w:r>
      <w:proofErr w:type="spellStart"/>
      <w:r>
        <w:rPr>
          <w:b/>
          <w:bCs/>
        </w:rPr>
        <w:t>Kaul</w:t>
      </w:r>
      <w:proofErr w:type="spellEnd"/>
      <w:r>
        <w:rPr>
          <w:b/>
          <w:bCs/>
        </w:rPr>
        <w:t xml:space="preserve"> R</w:t>
      </w:r>
      <w:r>
        <w:t xml:space="preserve">, </w:t>
      </w:r>
      <w:r>
        <w:rPr>
          <w:b/>
          <w:bCs/>
        </w:rPr>
        <w:t>Zhou Y</w:t>
      </w:r>
      <w:r>
        <w:t xml:space="preserve">, </w:t>
      </w:r>
      <w:proofErr w:type="spellStart"/>
      <w:r>
        <w:rPr>
          <w:b/>
          <w:bCs/>
        </w:rPr>
        <w:t>Bovee</w:t>
      </w:r>
      <w:proofErr w:type="spellEnd"/>
      <w:r>
        <w:rPr>
          <w:b/>
          <w:bCs/>
        </w:rPr>
        <w:t xml:space="preserve"> D</w:t>
      </w:r>
      <w:r>
        <w:t xml:space="preserve">, </w:t>
      </w:r>
      <w:r>
        <w:rPr>
          <w:b/>
          <w:bCs/>
        </w:rPr>
        <w:t>Chapman P</w:t>
      </w:r>
      <w:r>
        <w:t xml:space="preserve">, </w:t>
      </w:r>
      <w:r>
        <w:rPr>
          <w:b/>
          <w:bCs/>
        </w:rPr>
        <w:t>Chung J</w:t>
      </w:r>
      <w:r>
        <w:t xml:space="preserve">, </w:t>
      </w:r>
      <w:proofErr w:type="spellStart"/>
      <w:r>
        <w:rPr>
          <w:b/>
          <w:bCs/>
        </w:rPr>
        <w:t>Macario</w:t>
      </w:r>
      <w:proofErr w:type="spellEnd"/>
      <w:r>
        <w:rPr>
          <w:b/>
          <w:bCs/>
        </w:rPr>
        <w:t xml:space="preserve"> EC de</w:t>
      </w:r>
      <w:r>
        <w:t xml:space="preserve">, </w:t>
      </w:r>
      <w:proofErr w:type="spellStart"/>
      <w:r>
        <w:rPr>
          <w:b/>
          <w:bCs/>
        </w:rPr>
        <w:t>Dodsworth</w:t>
      </w:r>
      <w:proofErr w:type="spellEnd"/>
      <w:r>
        <w:rPr>
          <w:b/>
          <w:bCs/>
        </w:rPr>
        <w:t xml:space="preserve"> JA</w:t>
      </w:r>
      <w:r>
        <w:t xml:space="preserve">, </w:t>
      </w:r>
      <w:r>
        <w:rPr>
          <w:b/>
          <w:bCs/>
        </w:rPr>
        <w:t>Gillett W</w:t>
      </w:r>
      <w:r>
        <w:t xml:space="preserve">, </w:t>
      </w:r>
      <w:r>
        <w:rPr>
          <w:b/>
          <w:bCs/>
        </w:rPr>
        <w:t>Graham DE</w:t>
      </w:r>
      <w:r>
        <w:t xml:space="preserve">, </w:t>
      </w:r>
      <w:r>
        <w:rPr>
          <w:b/>
          <w:bCs/>
        </w:rPr>
        <w:t>Hackett M</w:t>
      </w:r>
      <w:r>
        <w:t xml:space="preserve">, </w:t>
      </w:r>
      <w:r>
        <w:rPr>
          <w:b/>
          <w:bCs/>
        </w:rPr>
        <w:t>Haydock AK</w:t>
      </w:r>
      <w:r>
        <w:t xml:space="preserve">, </w:t>
      </w:r>
      <w:r>
        <w:rPr>
          <w:b/>
          <w:bCs/>
        </w:rPr>
        <w:t>Kang A</w:t>
      </w:r>
      <w:r>
        <w:t xml:space="preserve">, </w:t>
      </w:r>
      <w:r>
        <w:rPr>
          <w:b/>
          <w:bCs/>
        </w:rPr>
        <w:t>Land ML</w:t>
      </w:r>
      <w:r>
        <w:t xml:space="preserve">, </w:t>
      </w:r>
      <w:r>
        <w:rPr>
          <w:b/>
          <w:bCs/>
        </w:rPr>
        <w:t>Levy R</w:t>
      </w:r>
      <w:r>
        <w:t xml:space="preserve">, </w:t>
      </w:r>
      <w:r>
        <w:rPr>
          <w:b/>
          <w:bCs/>
        </w:rPr>
        <w:t>Lie TJ</w:t>
      </w:r>
      <w:r>
        <w:t xml:space="preserve">, </w:t>
      </w:r>
      <w:r>
        <w:rPr>
          <w:b/>
          <w:bCs/>
        </w:rPr>
        <w:t>Major TA</w:t>
      </w:r>
      <w:r>
        <w:t xml:space="preserve">, </w:t>
      </w:r>
      <w:r>
        <w:rPr>
          <w:b/>
          <w:bCs/>
        </w:rPr>
        <w:t>Moore BC</w:t>
      </w:r>
      <w:r>
        <w:t xml:space="preserve">, </w:t>
      </w:r>
      <w:proofErr w:type="spellStart"/>
      <w:r>
        <w:rPr>
          <w:b/>
          <w:bCs/>
        </w:rPr>
        <w:t>Porat</w:t>
      </w:r>
      <w:proofErr w:type="spellEnd"/>
      <w:r>
        <w:rPr>
          <w:b/>
          <w:bCs/>
        </w:rPr>
        <w:t xml:space="preserve"> I</w:t>
      </w:r>
      <w:r>
        <w:t xml:space="preserve">, </w:t>
      </w:r>
      <w:proofErr w:type="spellStart"/>
      <w:r>
        <w:rPr>
          <w:b/>
          <w:bCs/>
        </w:rPr>
        <w:t>Palmeiri</w:t>
      </w:r>
      <w:proofErr w:type="spellEnd"/>
      <w:r>
        <w:rPr>
          <w:b/>
          <w:bCs/>
        </w:rPr>
        <w:t xml:space="preserve"> A</w:t>
      </w:r>
      <w:r>
        <w:t xml:space="preserve">, </w:t>
      </w:r>
      <w:r>
        <w:rPr>
          <w:b/>
          <w:bCs/>
        </w:rPr>
        <w:t>Rouse G</w:t>
      </w:r>
      <w:r>
        <w:t xml:space="preserve">, </w:t>
      </w:r>
      <w:proofErr w:type="spellStart"/>
      <w:r>
        <w:rPr>
          <w:b/>
          <w:bCs/>
        </w:rPr>
        <w:t>Saenphimmachak</w:t>
      </w:r>
      <w:proofErr w:type="spellEnd"/>
      <w:r>
        <w:rPr>
          <w:b/>
          <w:bCs/>
        </w:rPr>
        <w:t xml:space="preserve"> C</w:t>
      </w:r>
      <w:r>
        <w:t xml:space="preserve">, </w:t>
      </w:r>
      <w:proofErr w:type="spellStart"/>
      <w:r>
        <w:rPr>
          <w:b/>
          <w:bCs/>
        </w:rPr>
        <w:t>Söll</w:t>
      </w:r>
      <w:proofErr w:type="spellEnd"/>
      <w:r>
        <w:rPr>
          <w:b/>
          <w:bCs/>
        </w:rPr>
        <w:t xml:space="preserve"> D</w:t>
      </w:r>
      <w:r>
        <w:t xml:space="preserve">, </w:t>
      </w:r>
      <w:proofErr w:type="spellStart"/>
      <w:r>
        <w:rPr>
          <w:b/>
          <w:bCs/>
        </w:rPr>
        <w:t>Dien</w:t>
      </w:r>
      <w:proofErr w:type="spellEnd"/>
      <w:r>
        <w:rPr>
          <w:b/>
          <w:bCs/>
        </w:rPr>
        <w:t xml:space="preserve"> SV</w:t>
      </w:r>
      <w:r>
        <w:t xml:space="preserve">, </w:t>
      </w:r>
      <w:r>
        <w:rPr>
          <w:b/>
          <w:bCs/>
        </w:rPr>
        <w:t>Wang T</w:t>
      </w:r>
      <w:r>
        <w:t xml:space="preserve">, </w:t>
      </w:r>
      <w:r>
        <w:rPr>
          <w:b/>
          <w:bCs/>
        </w:rPr>
        <w:t>Whitman WB</w:t>
      </w:r>
      <w:r>
        <w:t xml:space="preserve">, </w:t>
      </w:r>
      <w:r>
        <w:rPr>
          <w:b/>
          <w:bCs/>
        </w:rPr>
        <w:t>Xia Q</w:t>
      </w:r>
      <w:r>
        <w:t xml:space="preserve">, </w:t>
      </w:r>
      <w:r>
        <w:rPr>
          <w:b/>
          <w:bCs/>
        </w:rPr>
        <w:t>Zhang Y</w:t>
      </w:r>
      <w:r>
        <w:t xml:space="preserve">, </w:t>
      </w:r>
      <w:r>
        <w:rPr>
          <w:b/>
          <w:bCs/>
        </w:rPr>
        <w:t>Larimer FW</w:t>
      </w:r>
      <w:r>
        <w:t xml:space="preserve">, </w:t>
      </w:r>
      <w:r>
        <w:rPr>
          <w:b/>
          <w:bCs/>
        </w:rPr>
        <w:t>Olson MV</w:t>
      </w:r>
      <w:r>
        <w:t xml:space="preserve">, </w:t>
      </w:r>
      <w:r>
        <w:rPr>
          <w:b/>
          <w:bCs/>
        </w:rPr>
        <w:t>Leigh JA</w:t>
      </w:r>
      <w:r>
        <w:t xml:space="preserve">. 2004. Complete Genome Sequence of the Genetically Tractable Hydrogenotrophic Methanogen </w:t>
      </w:r>
      <w:proofErr w:type="spellStart"/>
      <w:r>
        <w:rPr>
          <w:i/>
          <w:iCs/>
        </w:rPr>
        <w:t>Methanococcus</w:t>
      </w:r>
      <w:proofErr w:type="spellEnd"/>
      <w:r>
        <w:rPr>
          <w:i/>
          <w:iCs/>
        </w:rPr>
        <w:t xml:space="preserve"> maripaludis</w:t>
      </w:r>
      <w:r>
        <w:t xml:space="preserve">. J </w:t>
      </w:r>
      <w:proofErr w:type="spellStart"/>
      <w:r>
        <w:t>Bacteriol</w:t>
      </w:r>
      <w:proofErr w:type="spellEnd"/>
      <w:r>
        <w:t xml:space="preserve"> </w:t>
      </w:r>
      <w:r>
        <w:rPr>
          <w:b/>
          <w:bCs/>
        </w:rPr>
        <w:t>186</w:t>
      </w:r>
      <w:r>
        <w:t>:6956–6969.</w:t>
      </w:r>
    </w:p>
    <w:p w14:paraId="1B880E33" w14:textId="77777777" w:rsidR="00571EEA" w:rsidRDefault="00571EEA" w:rsidP="00571EEA">
      <w:pPr>
        <w:pStyle w:val="Bibliography"/>
      </w:pPr>
      <w:r>
        <w:t xml:space="preserve">10. </w:t>
      </w:r>
      <w:r>
        <w:tab/>
      </w:r>
      <w:r>
        <w:rPr>
          <w:b/>
          <w:bCs/>
        </w:rPr>
        <w:t>Sarmiento FB</w:t>
      </w:r>
      <w:r>
        <w:t xml:space="preserve">, </w:t>
      </w:r>
      <w:r>
        <w:rPr>
          <w:b/>
          <w:bCs/>
        </w:rPr>
        <w:t>Leigh JA</w:t>
      </w:r>
      <w:r>
        <w:t xml:space="preserve">, </w:t>
      </w:r>
      <w:r>
        <w:rPr>
          <w:b/>
          <w:bCs/>
        </w:rPr>
        <w:t>Whitman WB</w:t>
      </w:r>
      <w:r>
        <w:t xml:space="preserve">. 2011. Chapter three - Genetic Systems for Hydrogenotrophic Methanogens, p. 43–73. </w:t>
      </w:r>
      <w:proofErr w:type="gramStart"/>
      <w:r>
        <w:rPr>
          <w:i/>
          <w:iCs/>
        </w:rPr>
        <w:t>In</w:t>
      </w:r>
      <w:r>
        <w:t xml:space="preserve"> Ragsdale, ACR and SW (ed.), Methods in Enzymology.</w:t>
      </w:r>
      <w:proofErr w:type="gramEnd"/>
      <w:r>
        <w:t xml:space="preserve"> </w:t>
      </w:r>
      <w:proofErr w:type="gramStart"/>
      <w:r>
        <w:t>Academic Press.</w:t>
      </w:r>
      <w:proofErr w:type="gramEnd"/>
    </w:p>
    <w:p w14:paraId="4D958A53" w14:textId="77777777" w:rsidR="00571EEA" w:rsidRDefault="00571EEA" w:rsidP="00571EEA">
      <w:pPr>
        <w:pStyle w:val="Bibliography"/>
      </w:pPr>
      <w:r>
        <w:t xml:space="preserve">11. </w:t>
      </w:r>
      <w:r>
        <w:tab/>
      </w:r>
      <w:r>
        <w:rPr>
          <w:b/>
          <w:bCs/>
        </w:rPr>
        <w:t>Haydock AK</w:t>
      </w:r>
      <w:r>
        <w:t xml:space="preserve">, </w:t>
      </w:r>
      <w:proofErr w:type="spellStart"/>
      <w:r>
        <w:rPr>
          <w:b/>
          <w:bCs/>
        </w:rPr>
        <w:t>Porat</w:t>
      </w:r>
      <w:proofErr w:type="spellEnd"/>
      <w:r>
        <w:rPr>
          <w:b/>
          <w:bCs/>
        </w:rPr>
        <w:t xml:space="preserve"> I</w:t>
      </w:r>
      <w:r>
        <w:t xml:space="preserve">, </w:t>
      </w:r>
      <w:r>
        <w:rPr>
          <w:b/>
          <w:bCs/>
        </w:rPr>
        <w:t>Whitman WB</w:t>
      </w:r>
      <w:r>
        <w:t xml:space="preserve">, </w:t>
      </w:r>
      <w:r>
        <w:rPr>
          <w:b/>
          <w:bCs/>
        </w:rPr>
        <w:t>Leigh JA</w:t>
      </w:r>
      <w:r>
        <w:t xml:space="preserve">. 2004. Continuous culture of </w:t>
      </w:r>
      <w:proofErr w:type="spellStart"/>
      <w:r>
        <w:rPr>
          <w:i/>
          <w:iCs/>
        </w:rPr>
        <w:t>Methanococcus</w:t>
      </w:r>
      <w:proofErr w:type="spellEnd"/>
      <w:r>
        <w:rPr>
          <w:i/>
          <w:iCs/>
        </w:rPr>
        <w:t xml:space="preserve"> maripaludis</w:t>
      </w:r>
      <w:r>
        <w:t xml:space="preserve"> under defined nutrient conditions. FEMS </w:t>
      </w:r>
      <w:proofErr w:type="spellStart"/>
      <w:r>
        <w:t>Microbiol</w:t>
      </w:r>
      <w:proofErr w:type="spellEnd"/>
      <w:r>
        <w:t xml:space="preserve"> Lett </w:t>
      </w:r>
      <w:r>
        <w:rPr>
          <w:b/>
          <w:bCs/>
        </w:rPr>
        <w:t>238</w:t>
      </w:r>
      <w:r>
        <w:t>:85–91.</w:t>
      </w:r>
    </w:p>
    <w:p w14:paraId="7CE87D26" w14:textId="77777777" w:rsidR="00571EEA" w:rsidRDefault="00571EEA" w:rsidP="00571EEA">
      <w:pPr>
        <w:pStyle w:val="Bibliography"/>
      </w:pPr>
      <w:r>
        <w:t xml:space="preserve">12. </w:t>
      </w:r>
      <w:r>
        <w:tab/>
      </w:r>
      <w:r>
        <w:rPr>
          <w:b/>
          <w:bCs/>
        </w:rPr>
        <w:t>Kauffman KJ</w:t>
      </w:r>
      <w:r>
        <w:t xml:space="preserve">, </w:t>
      </w:r>
      <w:r>
        <w:rPr>
          <w:b/>
          <w:bCs/>
        </w:rPr>
        <w:t>Prakash P</w:t>
      </w:r>
      <w:r>
        <w:t xml:space="preserve">, </w:t>
      </w:r>
      <w:r>
        <w:rPr>
          <w:b/>
          <w:bCs/>
        </w:rPr>
        <w:t>Edwards JS</w:t>
      </w:r>
      <w:r>
        <w:t xml:space="preserve">. 2003. Advances in flux balance analysis. </w:t>
      </w:r>
      <w:proofErr w:type="spellStart"/>
      <w:r>
        <w:t>Curr</w:t>
      </w:r>
      <w:proofErr w:type="spellEnd"/>
      <w:r>
        <w:t xml:space="preserve"> </w:t>
      </w:r>
      <w:proofErr w:type="spellStart"/>
      <w:r>
        <w:t>Opin</w:t>
      </w:r>
      <w:proofErr w:type="spellEnd"/>
      <w:r>
        <w:t xml:space="preserve"> </w:t>
      </w:r>
      <w:proofErr w:type="spellStart"/>
      <w:r>
        <w:t>Biotechnol</w:t>
      </w:r>
      <w:proofErr w:type="spellEnd"/>
      <w:r>
        <w:t xml:space="preserve"> </w:t>
      </w:r>
      <w:r>
        <w:rPr>
          <w:b/>
          <w:bCs/>
        </w:rPr>
        <w:t>14</w:t>
      </w:r>
      <w:r>
        <w:t>:491–496.</w:t>
      </w:r>
    </w:p>
    <w:p w14:paraId="7E160354" w14:textId="77777777" w:rsidR="00571EEA" w:rsidRDefault="00571EEA" w:rsidP="00571EEA">
      <w:pPr>
        <w:pStyle w:val="Bibliography"/>
      </w:pPr>
      <w:r>
        <w:t xml:space="preserve">13. </w:t>
      </w:r>
      <w:r>
        <w:tab/>
      </w:r>
      <w:proofErr w:type="spellStart"/>
      <w:r>
        <w:rPr>
          <w:b/>
          <w:bCs/>
        </w:rPr>
        <w:t>Simeonidis</w:t>
      </w:r>
      <w:proofErr w:type="spellEnd"/>
      <w:r>
        <w:rPr>
          <w:b/>
          <w:bCs/>
        </w:rPr>
        <w:t xml:space="preserve"> E</w:t>
      </w:r>
      <w:r>
        <w:t xml:space="preserve">, </w:t>
      </w:r>
      <w:r>
        <w:rPr>
          <w:b/>
          <w:bCs/>
        </w:rPr>
        <w:t>Price ND</w:t>
      </w:r>
      <w:r>
        <w:t xml:space="preserve">. 2015. Genome-scale modeling for metabolic engineering. J </w:t>
      </w:r>
      <w:proofErr w:type="spellStart"/>
      <w:r>
        <w:t>Ind</w:t>
      </w:r>
      <w:proofErr w:type="spellEnd"/>
      <w:r>
        <w:t xml:space="preserve"> </w:t>
      </w:r>
      <w:proofErr w:type="spellStart"/>
      <w:r>
        <w:t>Microbiol</w:t>
      </w:r>
      <w:proofErr w:type="spellEnd"/>
      <w:r>
        <w:t xml:space="preserve"> </w:t>
      </w:r>
      <w:proofErr w:type="spellStart"/>
      <w:r>
        <w:t>Biotechnol</w:t>
      </w:r>
      <w:proofErr w:type="spellEnd"/>
      <w:r>
        <w:t xml:space="preserve"> </w:t>
      </w:r>
      <w:r>
        <w:rPr>
          <w:b/>
          <w:bCs/>
        </w:rPr>
        <w:t>42</w:t>
      </w:r>
      <w:r>
        <w:t>:327–338.</w:t>
      </w:r>
    </w:p>
    <w:p w14:paraId="2D8A9657" w14:textId="77777777" w:rsidR="00571EEA" w:rsidRDefault="00571EEA" w:rsidP="00571EEA">
      <w:pPr>
        <w:pStyle w:val="Bibliography"/>
      </w:pPr>
      <w:r>
        <w:t xml:space="preserve">14. </w:t>
      </w:r>
      <w:r>
        <w:tab/>
      </w:r>
      <w:r>
        <w:rPr>
          <w:b/>
          <w:bCs/>
        </w:rPr>
        <w:t>Milne CB</w:t>
      </w:r>
      <w:r>
        <w:t xml:space="preserve">, </w:t>
      </w:r>
      <w:r>
        <w:rPr>
          <w:b/>
          <w:bCs/>
        </w:rPr>
        <w:t>Kim P-J</w:t>
      </w:r>
      <w:r>
        <w:t xml:space="preserve">, </w:t>
      </w:r>
      <w:r>
        <w:rPr>
          <w:b/>
          <w:bCs/>
        </w:rPr>
        <w:t>Eddy JA</w:t>
      </w:r>
      <w:r>
        <w:t xml:space="preserve">, </w:t>
      </w:r>
      <w:r>
        <w:rPr>
          <w:b/>
          <w:bCs/>
        </w:rPr>
        <w:t>Price ND</w:t>
      </w:r>
      <w:r>
        <w:t xml:space="preserve">. 2009. Accomplishments in genome-scale in silico modeling for industrial and medical biotechnology. </w:t>
      </w:r>
      <w:proofErr w:type="spellStart"/>
      <w:r>
        <w:t>Biotechnol</w:t>
      </w:r>
      <w:proofErr w:type="spellEnd"/>
      <w:r>
        <w:t xml:space="preserve"> J </w:t>
      </w:r>
      <w:r>
        <w:rPr>
          <w:b/>
          <w:bCs/>
        </w:rPr>
        <w:t>4</w:t>
      </w:r>
      <w:r>
        <w:t>:1653–1670.</w:t>
      </w:r>
    </w:p>
    <w:p w14:paraId="38B665F1" w14:textId="77777777" w:rsidR="00571EEA" w:rsidRDefault="00571EEA" w:rsidP="00571EEA">
      <w:pPr>
        <w:pStyle w:val="Bibliography"/>
      </w:pPr>
      <w:r>
        <w:t xml:space="preserve">15. </w:t>
      </w:r>
      <w:r>
        <w:tab/>
      </w:r>
      <w:proofErr w:type="spellStart"/>
      <w:r>
        <w:rPr>
          <w:b/>
          <w:bCs/>
        </w:rPr>
        <w:t>Stolyar</w:t>
      </w:r>
      <w:proofErr w:type="spellEnd"/>
      <w:r>
        <w:rPr>
          <w:b/>
          <w:bCs/>
        </w:rPr>
        <w:t xml:space="preserve"> S</w:t>
      </w:r>
      <w:r>
        <w:t xml:space="preserve">, </w:t>
      </w:r>
      <w:r>
        <w:rPr>
          <w:b/>
          <w:bCs/>
        </w:rPr>
        <w:t xml:space="preserve">Van </w:t>
      </w:r>
      <w:proofErr w:type="spellStart"/>
      <w:r>
        <w:rPr>
          <w:b/>
          <w:bCs/>
        </w:rPr>
        <w:t>Dien</w:t>
      </w:r>
      <w:proofErr w:type="spellEnd"/>
      <w:r>
        <w:rPr>
          <w:b/>
          <w:bCs/>
        </w:rPr>
        <w:t xml:space="preserve"> S</w:t>
      </w:r>
      <w:r>
        <w:t xml:space="preserve">, </w:t>
      </w:r>
      <w:r>
        <w:rPr>
          <w:b/>
          <w:bCs/>
        </w:rPr>
        <w:t>Hillesland KL</w:t>
      </w:r>
      <w:r>
        <w:t xml:space="preserve">, </w:t>
      </w:r>
      <w:proofErr w:type="spellStart"/>
      <w:r>
        <w:rPr>
          <w:b/>
          <w:bCs/>
        </w:rPr>
        <w:t>Pinel</w:t>
      </w:r>
      <w:proofErr w:type="spellEnd"/>
      <w:r>
        <w:rPr>
          <w:b/>
          <w:bCs/>
        </w:rPr>
        <w:t xml:space="preserve"> N</w:t>
      </w:r>
      <w:r>
        <w:t xml:space="preserve">, </w:t>
      </w:r>
      <w:r>
        <w:rPr>
          <w:b/>
          <w:bCs/>
        </w:rPr>
        <w:t>Lie TJ</w:t>
      </w:r>
      <w:r>
        <w:t xml:space="preserve">, </w:t>
      </w:r>
      <w:r>
        <w:rPr>
          <w:b/>
          <w:bCs/>
        </w:rPr>
        <w:t>Leigh JA</w:t>
      </w:r>
      <w:r>
        <w:t xml:space="preserve">, </w:t>
      </w:r>
      <w:r>
        <w:rPr>
          <w:b/>
          <w:bCs/>
        </w:rPr>
        <w:t>Stahl DA</w:t>
      </w:r>
      <w:r>
        <w:t xml:space="preserve">. 2007. Metabolic modeling of a mutualistic microbial community. </w:t>
      </w:r>
      <w:proofErr w:type="spellStart"/>
      <w:r>
        <w:t>Mol</w:t>
      </w:r>
      <w:proofErr w:type="spellEnd"/>
      <w:r>
        <w:t xml:space="preserve"> </w:t>
      </w:r>
      <w:proofErr w:type="spellStart"/>
      <w:r>
        <w:t>Syst</w:t>
      </w:r>
      <w:proofErr w:type="spellEnd"/>
      <w:r>
        <w:t xml:space="preserve"> </w:t>
      </w:r>
      <w:proofErr w:type="spellStart"/>
      <w:r>
        <w:t>Biol</w:t>
      </w:r>
      <w:proofErr w:type="spellEnd"/>
      <w:r>
        <w:t xml:space="preserve"> </w:t>
      </w:r>
      <w:r>
        <w:rPr>
          <w:b/>
          <w:bCs/>
        </w:rPr>
        <w:t>3</w:t>
      </w:r>
      <w:r>
        <w:t>:92.</w:t>
      </w:r>
    </w:p>
    <w:p w14:paraId="48719C53" w14:textId="77777777" w:rsidR="00571EEA" w:rsidRDefault="00571EEA" w:rsidP="00571EEA">
      <w:pPr>
        <w:pStyle w:val="Bibliography"/>
      </w:pPr>
      <w:r>
        <w:lastRenderedPageBreak/>
        <w:t xml:space="preserve">16. </w:t>
      </w:r>
      <w:r>
        <w:tab/>
      </w:r>
      <w:r>
        <w:rPr>
          <w:b/>
          <w:bCs/>
        </w:rPr>
        <w:t>Goyal N</w:t>
      </w:r>
      <w:r>
        <w:t xml:space="preserve">, </w:t>
      </w:r>
      <w:proofErr w:type="spellStart"/>
      <w:r>
        <w:rPr>
          <w:b/>
          <w:bCs/>
        </w:rPr>
        <w:t>Widiastuti</w:t>
      </w:r>
      <w:proofErr w:type="spellEnd"/>
      <w:r>
        <w:rPr>
          <w:b/>
          <w:bCs/>
        </w:rPr>
        <w:t xml:space="preserve"> H</w:t>
      </w:r>
      <w:r>
        <w:t xml:space="preserve">, </w:t>
      </w:r>
      <w:proofErr w:type="spellStart"/>
      <w:r>
        <w:rPr>
          <w:b/>
          <w:bCs/>
        </w:rPr>
        <w:t>Karimi</w:t>
      </w:r>
      <w:proofErr w:type="spellEnd"/>
      <w:r>
        <w:rPr>
          <w:b/>
          <w:bCs/>
        </w:rPr>
        <w:t xml:space="preserve"> IA</w:t>
      </w:r>
      <w:r>
        <w:t xml:space="preserve">, </w:t>
      </w:r>
      <w:r>
        <w:rPr>
          <w:b/>
          <w:bCs/>
        </w:rPr>
        <w:t>Zhou Z</w:t>
      </w:r>
      <w:r>
        <w:t xml:space="preserve">. 2014. </w:t>
      </w:r>
      <w:proofErr w:type="gramStart"/>
      <w:r>
        <w:t xml:space="preserve">A genome-scale metabolic model of </w:t>
      </w:r>
      <w:proofErr w:type="spellStart"/>
      <w:r>
        <w:rPr>
          <w:i/>
          <w:iCs/>
        </w:rPr>
        <w:t>Methanococcus</w:t>
      </w:r>
      <w:proofErr w:type="spellEnd"/>
      <w:r>
        <w:rPr>
          <w:i/>
          <w:iCs/>
        </w:rPr>
        <w:t xml:space="preserve"> maripaludis S2</w:t>
      </w:r>
      <w:r>
        <w:t xml:space="preserve"> for CO2 capture and conversion to methane.</w:t>
      </w:r>
      <w:proofErr w:type="gramEnd"/>
      <w:r>
        <w:t xml:space="preserve"> </w:t>
      </w:r>
      <w:proofErr w:type="spellStart"/>
      <w:r>
        <w:t>Mol</w:t>
      </w:r>
      <w:proofErr w:type="spellEnd"/>
      <w:r>
        <w:t xml:space="preserve"> </w:t>
      </w:r>
      <w:proofErr w:type="spellStart"/>
      <w:r>
        <w:t>Biosyst</w:t>
      </w:r>
      <w:proofErr w:type="spellEnd"/>
      <w:r>
        <w:t xml:space="preserve"> </w:t>
      </w:r>
      <w:r>
        <w:rPr>
          <w:b/>
          <w:bCs/>
        </w:rPr>
        <w:t>10</w:t>
      </w:r>
      <w:r>
        <w:t>:1043–1054.</w:t>
      </w:r>
    </w:p>
    <w:p w14:paraId="49870AD2" w14:textId="77777777" w:rsidR="00571EEA" w:rsidRDefault="00571EEA" w:rsidP="00571EEA">
      <w:pPr>
        <w:pStyle w:val="Bibliography"/>
      </w:pPr>
      <w:r>
        <w:t xml:space="preserve">17. </w:t>
      </w:r>
      <w:r>
        <w:tab/>
      </w:r>
      <w:proofErr w:type="spellStart"/>
      <w:r>
        <w:rPr>
          <w:b/>
          <w:bCs/>
        </w:rPr>
        <w:t>Susanti</w:t>
      </w:r>
      <w:proofErr w:type="spellEnd"/>
      <w:r>
        <w:rPr>
          <w:b/>
          <w:bCs/>
        </w:rPr>
        <w:t xml:space="preserve"> D</w:t>
      </w:r>
      <w:r>
        <w:t xml:space="preserve">, </w:t>
      </w:r>
      <w:proofErr w:type="spellStart"/>
      <w:r>
        <w:rPr>
          <w:b/>
          <w:bCs/>
        </w:rPr>
        <w:t>Mukhopadhyay</w:t>
      </w:r>
      <w:proofErr w:type="spellEnd"/>
      <w:r>
        <w:rPr>
          <w:b/>
          <w:bCs/>
        </w:rPr>
        <w:t xml:space="preserve"> B</w:t>
      </w:r>
      <w:r>
        <w:t xml:space="preserve">. 2012. </w:t>
      </w:r>
      <w:proofErr w:type="gramStart"/>
      <w:r>
        <w:t>An Intertwined Evolutionary History of Methanogenic Archaea and Sulfate Reduction.</w:t>
      </w:r>
      <w:proofErr w:type="gramEnd"/>
      <w:r>
        <w:t xml:space="preserve"> </w:t>
      </w:r>
      <w:proofErr w:type="spellStart"/>
      <w:r>
        <w:t>PLoS</w:t>
      </w:r>
      <w:proofErr w:type="spellEnd"/>
      <w:r>
        <w:t xml:space="preserve"> ONE </w:t>
      </w:r>
      <w:r>
        <w:rPr>
          <w:b/>
          <w:bCs/>
        </w:rPr>
        <w:t>7</w:t>
      </w:r>
      <w:r>
        <w:t>:e45313.</w:t>
      </w:r>
    </w:p>
    <w:p w14:paraId="5CB6FEFE" w14:textId="77777777" w:rsidR="00571EEA" w:rsidRDefault="00571EEA" w:rsidP="00571EEA">
      <w:pPr>
        <w:pStyle w:val="Bibliography"/>
      </w:pPr>
      <w:r>
        <w:t xml:space="preserve">18. </w:t>
      </w:r>
      <w:r>
        <w:tab/>
      </w:r>
      <w:r>
        <w:rPr>
          <w:b/>
          <w:bCs/>
        </w:rPr>
        <w:t>Graham DE</w:t>
      </w:r>
      <w:r>
        <w:t xml:space="preserve">, </w:t>
      </w:r>
      <w:r>
        <w:rPr>
          <w:b/>
          <w:bCs/>
        </w:rPr>
        <w:t>White RH</w:t>
      </w:r>
      <w:r>
        <w:t xml:space="preserve">. 2002. Elucidation of methanogenic coenzyme </w:t>
      </w:r>
      <w:proofErr w:type="spellStart"/>
      <w:r>
        <w:t>biosyntheses</w:t>
      </w:r>
      <w:proofErr w:type="spellEnd"/>
      <w:r>
        <w:t xml:space="preserve">: from spectroscopy to genomics. Nat Prod Rep </w:t>
      </w:r>
      <w:r>
        <w:rPr>
          <w:b/>
          <w:bCs/>
        </w:rPr>
        <w:t>19</w:t>
      </w:r>
      <w:r>
        <w:t>:133–147.</w:t>
      </w:r>
    </w:p>
    <w:p w14:paraId="736134E8" w14:textId="77777777" w:rsidR="00571EEA" w:rsidRDefault="00571EEA" w:rsidP="00571EEA">
      <w:pPr>
        <w:pStyle w:val="Bibliography"/>
      </w:pPr>
      <w:r>
        <w:t xml:space="preserve">19. </w:t>
      </w:r>
      <w:r>
        <w:tab/>
      </w:r>
      <w:r>
        <w:rPr>
          <w:b/>
          <w:bCs/>
        </w:rPr>
        <w:t>Benedict MN</w:t>
      </w:r>
      <w:r>
        <w:t xml:space="preserve">, </w:t>
      </w:r>
      <w:r>
        <w:rPr>
          <w:b/>
          <w:bCs/>
        </w:rPr>
        <w:t>Mundy MB</w:t>
      </w:r>
      <w:r>
        <w:t xml:space="preserve">, </w:t>
      </w:r>
      <w:r>
        <w:rPr>
          <w:b/>
          <w:bCs/>
        </w:rPr>
        <w:t>Henry CS</w:t>
      </w:r>
      <w:r>
        <w:t xml:space="preserve">, </w:t>
      </w:r>
      <w:r>
        <w:rPr>
          <w:b/>
          <w:bCs/>
        </w:rPr>
        <w:t>Chia N</w:t>
      </w:r>
      <w:r>
        <w:t xml:space="preserve">, </w:t>
      </w:r>
      <w:r>
        <w:rPr>
          <w:b/>
          <w:bCs/>
        </w:rPr>
        <w:t>Price ND</w:t>
      </w:r>
      <w:r>
        <w:t xml:space="preserve">. 2014. Likelihood-Based Gene Annotations for Gap Filling and Quality Assessment in Genome-Scale Metabolic Models. </w:t>
      </w:r>
      <w:proofErr w:type="spellStart"/>
      <w:r>
        <w:t>PLoS</w:t>
      </w:r>
      <w:proofErr w:type="spellEnd"/>
      <w:r>
        <w:t xml:space="preserve"> </w:t>
      </w:r>
      <w:proofErr w:type="spellStart"/>
      <w:r>
        <w:t>Comput</w:t>
      </w:r>
      <w:proofErr w:type="spellEnd"/>
      <w:r>
        <w:t xml:space="preserve"> </w:t>
      </w:r>
      <w:proofErr w:type="spellStart"/>
      <w:r>
        <w:t>Biol</w:t>
      </w:r>
      <w:proofErr w:type="spellEnd"/>
      <w:r>
        <w:t xml:space="preserve"> </w:t>
      </w:r>
      <w:r>
        <w:rPr>
          <w:b/>
          <w:bCs/>
        </w:rPr>
        <w:t>10</w:t>
      </w:r>
      <w:r>
        <w:t>:e1003882.</w:t>
      </w:r>
    </w:p>
    <w:p w14:paraId="733791ED" w14:textId="77777777" w:rsidR="00571EEA" w:rsidRDefault="00571EEA" w:rsidP="00571EEA">
      <w:pPr>
        <w:pStyle w:val="Bibliography"/>
      </w:pPr>
      <w:r>
        <w:t xml:space="preserve">20. </w:t>
      </w:r>
      <w:r>
        <w:tab/>
      </w:r>
      <w:r>
        <w:rPr>
          <w:b/>
          <w:bCs/>
        </w:rPr>
        <w:t xml:space="preserve">Jackson </w:t>
      </w:r>
      <w:proofErr w:type="gramStart"/>
      <w:r>
        <w:rPr>
          <w:b/>
          <w:bCs/>
        </w:rPr>
        <w:t>BE</w:t>
      </w:r>
      <w:proofErr w:type="gramEnd"/>
      <w:r>
        <w:t xml:space="preserve">, </w:t>
      </w:r>
      <w:proofErr w:type="spellStart"/>
      <w:r>
        <w:rPr>
          <w:b/>
          <w:bCs/>
        </w:rPr>
        <w:t>McInerney</w:t>
      </w:r>
      <w:proofErr w:type="spellEnd"/>
      <w:r>
        <w:rPr>
          <w:b/>
          <w:bCs/>
        </w:rPr>
        <w:t xml:space="preserve"> MJ</w:t>
      </w:r>
      <w:r>
        <w:t xml:space="preserve">. 2002. Anaerobic microbial metabolism can proceed close to thermodynamic limits. Nature </w:t>
      </w:r>
      <w:r>
        <w:rPr>
          <w:b/>
          <w:bCs/>
        </w:rPr>
        <w:t>415</w:t>
      </w:r>
      <w:r>
        <w:t>:454–456.</w:t>
      </w:r>
    </w:p>
    <w:p w14:paraId="35E635A6" w14:textId="77777777" w:rsidR="00571EEA" w:rsidRDefault="00571EEA" w:rsidP="00571EEA">
      <w:pPr>
        <w:pStyle w:val="Bibliography"/>
      </w:pPr>
      <w:r>
        <w:t xml:space="preserve">21. </w:t>
      </w:r>
      <w:r>
        <w:tab/>
      </w:r>
      <w:r>
        <w:rPr>
          <w:b/>
          <w:bCs/>
        </w:rPr>
        <w:t>Henry CS</w:t>
      </w:r>
      <w:r>
        <w:t xml:space="preserve">, </w:t>
      </w:r>
      <w:proofErr w:type="spellStart"/>
      <w:r>
        <w:rPr>
          <w:b/>
          <w:bCs/>
        </w:rPr>
        <w:t>Broadbelt</w:t>
      </w:r>
      <w:proofErr w:type="spellEnd"/>
      <w:r>
        <w:rPr>
          <w:b/>
          <w:bCs/>
        </w:rPr>
        <w:t xml:space="preserve"> LJ</w:t>
      </w:r>
      <w:r>
        <w:t xml:space="preserve">, </w:t>
      </w:r>
      <w:proofErr w:type="spellStart"/>
      <w:r>
        <w:rPr>
          <w:b/>
          <w:bCs/>
        </w:rPr>
        <w:t>Hatzimanikatis</w:t>
      </w:r>
      <w:proofErr w:type="spellEnd"/>
      <w:r>
        <w:rPr>
          <w:b/>
          <w:bCs/>
        </w:rPr>
        <w:t xml:space="preserve"> V</w:t>
      </w:r>
      <w:r>
        <w:t xml:space="preserve">. 2007. </w:t>
      </w:r>
      <w:proofErr w:type="gramStart"/>
      <w:r>
        <w:t>Thermodynamics-Based Metabolic Flux Analysis.</w:t>
      </w:r>
      <w:proofErr w:type="gramEnd"/>
      <w:r>
        <w:t xml:space="preserve"> </w:t>
      </w:r>
      <w:proofErr w:type="spellStart"/>
      <w:r>
        <w:t>Biophys</w:t>
      </w:r>
      <w:proofErr w:type="spellEnd"/>
      <w:r>
        <w:t xml:space="preserve"> J </w:t>
      </w:r>
      <w:r>
        <w:rPr>
          <w:b/>
          <w:bCs/>
        </w:rPr>
        <w:t>92</w:t>
      </w:r>
      <w:r>
        <w:t>:1792–1805.</w:t>
      </w:r>
    </w:p>
    <w:p w14:paraId="5BA4E138" w14:textId="77777777" w:rsidR="00571EEA" w:rsidRDefault="00571EEA" w:rsidP="00571EEA">
      <w:pPr>
        <w:pStyle w:val="Bibliography"/>
      </w:pPr>
      <w:r>
        <w:t xml:space="preserve">22. </w:t>
      </w:r>
      <w:r>
        <w:tab/>
      </w:r>
      <w:r>
        <w:rPr>
          <w:b/>
          <w:bCs/>
        </w:rPr>
        <w:t>Hoppe A</w:t>
      </w:r>
      <w:r>
        <w:t xml:space="preserve">, </w:t>
      </w:r>
      <w:r>
        <w:rPr>
          <w:b/>
          <w:bCs/>
        </w:rPr>
        <w:t>Hoffmann S</w:t>
      </w:r>
      <w:r>
        <w:t xml:space="preserve">, </w:t>
      </w:r>
      <w:proofErr w:type="spellStart"/>
      <w:r>
        <w:rPr>
          <w:b/>
          <w:bCs/>
        </w:rPr>
        <w:t>Holzhütter</w:t>
      </w:r>
      <w:proofErr w:type="spellEnd"/>
      <w:r>
        <w:rPr>
          <w:b/>
          <w:bCs/>
        </w:rPr>
        <w:t xml:space="preserve"> H-G</w:t>
      </w:r>
      <w:r>
        <w:t xml:space="preserve">. 2007. Including metabolite concentrations into flux balance analysis: thermodynamic </w:t>
      </w:r>
      <w:proofErr w:type="spellStart"/>
      <w:r>
        <w:t>realizability</w:t>
      </w:r>
      <w:proofErr w:type="spellEnd"/>
      <w:r>
        <w:t xml:space="preserve"> as a constraint on flux distributions in metabolic networks. BMC </w:t>
      </w:r>
      <w:proofErr w:type="spellStart"/>
      <w:r>
        <w:t>Syst</w:t>
      </w:r>
      <w:proofErr w:type="spellEnd"/>
      <w:r>
        <w:t xml:space="preserve"> </w:t>
      </w:r>
      <w:proofErr w:type="spellStart"/>
      <w:r>
        <w:t>Biol</w:t>
      </w:r>
      <w:proofErr w:type="spellEnd"/>
      <w:r>
        <w:t xml:space="preserve"> </w:t>
      </w:r>
      <w:r>
        <w:rPr>
          <w:b/>
          <w:bCs/>
        </w:rPr>
        <w:t>1</w:t>
      </w:r>
      <w:r>
        <w:t>:23.</w:t>
      </w:r>
    </w:p>
    <w:p w14:paraId="5F60F8DC" w14:textId="77777777" w:rsidR="00571EEA" w:rsidRDefault="00571EEA" w:rsidP="00571EEA">
      <w:pPr>
        <w:pStyle w:val="Bibliography"/>
      </w:pPr>
      <w:r>
        <w:t xml:space="preserve">23. </w:t>
      </w:r>
      <w:r>
        <w:tab/>
      </w:r>
      <w:r>
        <w:rPr>
          <w:b/>
          <w:bCs/>
        </w:rPr>
        <w:t>Thiele I</w:t>
      </w:r>
      <w:r>
        <w:t xml:space="preserve">, </w:t>
      </w:r>
      <w:proofErr w:type="spellStart"/>
      <w:r>
        <w:rPr>
          <w:b/>
          <w:bCs/>
        </w:rPr>
        <w:t>Palsson</w:t>
      </w:r>
      <w:proofErr w:type="spellEnd"/>
      <w:r>
        <w:rPr>
          <w:b/>
          <w:bCs/>
        </w:rPr>
        <w:t xml:space="preserve"> BØ</w:t>
      </w:r>
      <w:r>
        <w:t xml:space="preserve">. 2010. A protocol for generating a high-quality genome-scale metabolic reconstruction. Nat </w:t>
      </w:r>
      <w:proofErr w:type="spellStart"/>
      <w:r>
        <w:t>Protoc</w:t>
      </w:r>
      <w:proofErr w:type="spellEnd"/>
      <w:r>
        <w:t xml:space="preserve"> </w:t>
      </w:r>
      <w:r>
        <w:rPr>
          <w:b/>
          <w:bCs/>
        </w:rPr>
        <w:t>5</w:t>
      </w:r>
      <w:r>
        <w:t>:93–121.</w:t>
      </w:r>
    </w:p>
    <w:p w14:paraId="2637EFC2" w14:textId="77777777" w:rsidR="00571EEA" w:rsidRDefault="00571EEA" w:rsidP="00571EEA">
      <w:pPr>
        <w:pStyle w:val="Bibliography"/>
      </w:pPr>
      <w:r>
        <w:lastRenderedPageBreak/>
        <w:t xml:space="preserve">24. </w:t>
      </w:r>
      <w:r>
        <w:tab/>
      </w:r>
      <w:proofErr w:type="spellStart"/>
      <w:r>
        <w:rPr>
          <w:b/>
          <w:bCs/>
        </w:rPr>
        <w:t>Kanehisa</w:t>
      </w:r>
      <w:proofErr w:type="spellEnd"/>
      <w:r>
        <w:rPr>
          <w:b/>
          <w:bCs/>
        </w:rPr>
        <w:t xml:space="preserve"> M</w:t>
      </w:r>
      <w:r>
        <w:t xml:space="preserve">, </w:t>
      </w:r>
      <w:proofErr w:type="spellStart"/>
      <w:r>
        <w:rPr>
          <w:b/>
          <w:bCs/>
        </w:rPr>
        <w:t>Goto</w:t>
      </w:r>
      <w:proofErr w:type="spellEnd"/>
      <w:r>
        <w:rPr>
          <w:b/>
          <w:bCs/>
        </w:rPr>
        <w:t xml:space="preserve"> S</w:t>
      </w:r>
      <w:r>
        <w:t xml:space="preserve">. 2000. KEGG: Kyoto Encyclopedia of Genes and Genomes. Nucleic Acids Res </w:t>
      </w:r>
      <w:r>
        <w:rPr>
          <w:b/>
          <w:bCs/>
        </w:rPr>
        <w:t>28</w:t>
      </w:r>
      <w:r>
        <w:t>:27–30.</w:t>
      </w:r>
    </w:p>
    <w:p w14:paraId="4AF5A52A" w14:textId="77777777" w:rsidR="00571EEA" w:rsidRDefault="00571EEA" w:rsidP="00571EEA">
      <w:pPr>
        <w:pStyle w:val="Bibliography"/>
      </w:pPr>
      <w:r>
        <w:t xml:space="preserve">25. </w:t>
      </w:r>
      <w:r>
        <w:tab/>
      </w:r>
      <w:proofErr w:type="spellStart"/>
      <w:r>
        <w:rPr>
          <w:b/>
          <w:bCs/>
        </w:rPr>
        <w:t>Caspi</w:t>
      </w:r>
      <w:proofErr w:type="spellEnd"/>
      <w:r>
        <w:rPr>
          <w:b/>
          <w:bCs/>
        </w:rPr>
        <w:t xml:space="preserve"> R</w:t>
      </w:r>
      <w:r>
        <w:t xml:space="preserve">, </w:t>
      </w:r>
      <w:r>
        <w:rPr>
          <w:b/>
          <w:bCs/>
        </w:rPr>
        <w:t>Altman T</w:t>
      </w:r>
      <w:r>
        <w:t xml:space="preserve">, </w:t>
      </w:r>
      <w:r>
        <w:rPr>
          <w:b/>
          <w:bCs/>
        </w:rPr>
        <w:t>Dale JM</w:t>
      </w:r>
      <w:r>
        <w:t xml:space="preserve">, </w:t>
      </w:r>
      <w:proofErr w:type="spellStart"/>
      <w:r>
        <w:rPr>
          <w:b/>
          <w:bCs/>
        </w:rPr>
        <w:t>Dreher</w:t>
      </w:r>
      <w:proofErr w:type="spellEnd"/>
      <w:r>
        <w:rPr>
          <w:b/>
          <w:bCs/>
        </w:rPr>
        <w:t xml:space="preserve"> K</w:t>
      </w:r>
      <w:r>
        <w:t xml:space="preserve">, </w:t>
      </w:r>
      <w:r>
        <w:rPr>
          <w:b/>
          <w:bCs/>
        </w:rPr>
        <w:t>Fulcher CA</w:t>
      </w:r>
      <w:r>
        <w:t xml:space="preserve">, </w:t>
      </w:r>
      <w:r>
        <w:rPr>
          <w:b/>
          <w:bCs/>
        </w:rPr>
        <w:t>Gilham F</w:t>
      </w:r>
      <w:r>
        <w:t xml:space="preserve">, </w:t>
      </w:r>
      <w:proofErr w:type="spellStart"/>
      <w:r>
        <w:rPr>
          <w:b/>
          <w:bCs/>
        </w:rPr>
        <w:t>Kaipa</w:t>
      </w:r>
      <w:proofErr w:type="spellEnd"/>
      <w:r>
        <w:rPr>
          <w:b/>
          <w:bCs/>
        </w:rPr>
        <w:t xml:space="preserve"> P</w:t>
      </w:r>
      <w:r>
        <w:t xml:space="preserve">, </w:t>
      </w:r>
      <w:proofErr w:type="spellStart"/>
      <w:r>
        <w:rPr>
          <w:b/>
          <w:bCs/>
        </w:rPr>
        <w:t>Karthikeyan</w:t>
      </w:r>
      <w:proofErr w:type="spellEnd"/>
      <w:r>
        <w:rPr>
          <w:b/>
          <w:bCs/>
        </w:rPr>
        <w:t xml:space="preserve"> AS</w:t>
      </w:r>
      <w:r>
        <w:t xml:space="preserve">, </w:t>
      </w:r>
      <w:r>
        <w:rPr>
          <w:b/>
          <w:bCs/>
        </w:rPr>
        <w:t>Kothari A</w:t>
      </w:r>
      <w:r>
        <w:t xml:space="preserve">, </w:t>
      </w:r>
      <w:proofErr w:type="spellStart"/>
      <w:r>
        <w:rPr>
          <w:b/>
          <w:bCs/>
        </w:rPr>
        <w:t>Krummenacker</w:t>
      </w:r>
      <w:proofErr w:type="spellEnd"/>
      <w:r>
        <w:rPr>
          <w:b/>
          <w:bCs/>
        </w:rPr>
        <w:t xml:space="preserve"> M</w:t>
      </w:r>
      <w:r>
        <w:t xml:space="preserve">, </w:t>
      </w:r>
      <w:proofErr w:type="spellStart"/>
      <w:r>
        <w:rPr>
          <w:b/>
          <w:bCs/>
        </w:rPr>
        <w:t>Latendresse</w:t>
      </w:r>
      <w:proofErr w:type="spellEnd"/>
      <w:r>
        <w:rPr>
          <w:b/>
          <w:bCs/>
        </w:rPr>
        <w:t xml:space="preserve"> M</w:t>
      </w:r>
      <w:r>
        <w:t xml:space="preserve">, </w:t>
      </w:r>
      <w:r>
        <w:rPr>
          <w:b/>
          <w:bCs/>
        </w:rPr>
        <w:t>Mueller LA</w:t>
      </w:r>
      <w:r>
        <w:t xml:space="preserve">, </w:t>
      </w:r>
      <w:r>
        <w:rPr>
          <w:b/>
          <w:bCs/>
        </w:rPr>
        <w:t>Paley S</w:t>
      </w:r>
      <w:r>
        <w:t xml:space="preserve">, </w:t>
      </w:r>
      <w:proofErr w:type="spellStart"/>
      <w:r>
        <w:rPr>
          <w:b/>
          <w:bCs/>
        </w:rPr>
        <w:t>Popescu</w:t>
      </w:r>
      <w:proofErr w:type="spellEnd"/>
      <w:r>
        <w:rPr>
          <w:b/>
          <w:bCs/>
        </w:rPr>
        <w:t xml:space="preserve"> L</w:t>
      </w:r>
      <w:r>
        <w:t xml:space="preserve">, </w:t>
      </w:r>
      <w:proofErr w:type="spellStart"/>
      <w:r>
        <w:rPr>
          <w:b/>
          <w:bCs/>
        </w:rPr>
        <w:t>Pujar</w:t>
      </w:r>
      <w:proofErr w:type="spellEnd"/>
      <w:r>
        <w:rPr>
          <w:b/>
          <w:bCs/>
        </w:rPr>
        <w:t xml:space="preserve"> A</w:t>
      </w:r>
      <w:r>
        <w:t xml:space="preserve">, </w:t>
      </w:r>
      <w:r>
        <w:rPr>
          <w:b/>
          <w:bCs/>
        </w:rPr>
        <w:t>Shearer AG</w:t>
      </w:r>
      <w:r>
        <w:t xml:space="preserve">, </w:t>
      </w:r>
      <w:r>
        <w:rPr>
          <w:b/>
          <w:bCs/>
        </w:rPr>
        <w:t>Zhang P</w:t>
      </w:r>
      <w:r>
        <w:t xml:space="preserve">, </w:t>
      </w:r>
      <w:r>
        <w:rPr>
          <w:b/>
          <w:bCs/>
        </w:rPr>
        <w:t>Karp PD</w:t>
      </w:r>
      <w:r>
        <w:t xml:space="preserve">. 2010. </w:t>
      </w:r>
      <w:proofErr w:type="gramStart"/>
      <w:r>
        <w:t xml:space="preserve">The </w:t>
      </w:r>
      <w:proofErr w:type="spellStart"/>
      <w:r>
        <w:t>MetaCyc</w:t>
      </w:r>
      <w:proofErr w:type="spellEnd"/>
      <w:r>
        <w:t xml:space="preserve"> database of metabolic pathways and enzymes and the </w:t>
      </w:r>
      <w:proofErr w:type="spellStart"/>
      <w:r>
        <w:t>BioCyc</w:t>
      </w:r>
      <w:proofErr w:type="spellEnd"/>
      <w:r>
        <w:t xml:space="preserve"> collection of pathway/genome databases.</w:t>
      </w:r>
      <w:proofErr w:type="gramEnd"/>
      <w:r>
        <w:t xml:space="preserve"> Nucleic Acids Res </w:t>
      </w:r>
      <w:r>
        <w:rPr>
          <w:b/>
          <w:bCs/>
        </w:rPr>
        <w:t>38</w:t>
      </w:r>
      <w:r>
        <w:t>:D473–D479.</w:t>
      </w:r>
    </w:p>
    <w:p w14:paraId="4CCE253B" w14:textId="77777777" w:rsidR="00571EEA" w:rsidRDefault="00571EEA" w:rsidP="00571EEA">
      <w:pPr>
        <w:pStyle w:val="Bibliography"/>
      </w:pPr>
      <w:r>
        <w:t xml:space="preserve">26. </w:t>
      </w:r>
      <w:r>
        <w:tab/>
      </w:r>
      <w:r>
        <w:rPr>
          <w:b/>
          <w:bCs/>
        </w:rPr>
        <w:t>Henry CS</w:t>
      </w:r>
      <w:r>
        <w:t xml:space="preserve">, </w:t>
      </w:r>
      <w:proofErr w:type="spellStart"/>
      <w:r>
        <w:rPr>
          <w:b/>
          <w:bCs/>
        </w:rPr>
        <w:t>DeJongh</w:t>
      </w:r>
      <w:proofErr w:type="spellEnd"/>
      <w:r>
        <w:rPr>
          <w:b/>
          <w:bCs/>
        </w:rPr>
        <w:t xml:space="preserve"> M</w:t>
      </w:r>
      <w:r>
        <w:t xml:space="preserve">, </w:t>
      </w:r>
      <w:r>
        <w:rPr>
          <w:b/>
          <w:bCs/>
        </w:rPr>
        <w:t>Best AA</w:t>
      </w:r>
      <w:r>
        <w:t xml:space="preserve">, </w:t>
      </w:r>
      <w:proofErr w:type="spellStart"/>
      <w:r>
        <w:rPr>
          <w:b/>
          <w:bCs/>
        </w:rPr>
        <w:t>Frybarger</w:t>
      </w:r>
      <w:proofErr w:type="spellEnd"/>
      <w:r>
        <w:rPr>
          <w:b/>
          <w:bCs/>
        </w:rPr>
        <w:t xml:space="preserve"> PM</w:t>
      </w:r>
      <w:r>
        <w:t xml:space="preserve">, </w:t>
      </w:r>
      <w:proofErr w:type="spellStart"/>
      <w:r>
        <w:rPr>
          <w:b/>
          <w:bCs/>
        </w:rPr>
        <w:t>Linsay</w:t>
      </w:r>
      <w:proofErr w:type="spellEnd"/>
      <w:r>
        <w:rPr>
          <w:b/>
          <w:bCs/>
        </w:rPr>
        <w:t xml:space="preserve"> B</w:t>
      </w:r>
      <w:r>
        <w:t xml:space="preserve">, </w:t>
      </w:r>
      <w:r>
        <w:rPr>
          <w:b/>
          <w:bCs/>
        </w:rPr>
        <w:t>Stevens RL</w:t>
      </w:r>
      <w:r>
        <w:t xml:space="preserve">. 2010. High-throughput generation, optimization and analysis of genome-scale metabolic models. Nat </w:t>
      </w:r>
      <w:proofErr w:type="spellStart"/>
      <w:r>
        <w:t>Biotechnol</w:t>
      </w:r>
      <w:proofErr w:type="spellEnd"/>
      <w:r>
        <w:t xml:space="preserve"> </w:t>
      </w:r>
      <w:r>
        <w:rPr>
          <w:b/>
          <w:bCs/>
        </w:rPr>
        <w:t>28</w:t>
      </w:r>
      <w:r>
        <w:t>:977–982.</w:t>
      </w:r>
    </w:p>
    <w:p w14:paraId="1B7734A2" w14:textId="77777777" w:rsidR="00571EEA" w:rsidRDefault="00571EEA" w:rsidP="00571EEA">
      <w:pPr>
        <w:pStyle w:val="Bibliography"/>
      </w:pPr>
      <w:r>
        <w:t xml:space="preserve">27. </w:t>
      </w:r>
      <w:r>
        <w:tab/>
      </w:r>
      <w:r>
        <w:rPr>
          <w:b/>
          <w:bCs/>
        </w:rPr>
        <w:t>Price ND</w:t>
      </w:r>
      <w:r>
        <w:t xml:space="preserve">, </w:t>
      </w:r>
      <w:r>
        <w:rPr>
          <w:b/>
          <w:bCs/>
        </w:rPr>
        <w:t>Reed JL</w:t>
      </w:r>
      <w:r>
        <w:t xml:space="preserve">, </w:t>
      </w:r>
      <w:proofErr w:type="spellStart"/>
      <w:r>
        <w:rPr>
          <w:b/>
          <w:bCs/>
        </w:rPr>
        <w:t>Palsson</w:t>
      </w:r>
      <w:proofErr w:type="spellEnd"/>
      <w:r>
        <w:rPr>
          <w:b/>
          <w:bCs/>
        </w:rPr>
        <w:t xml:space="preserve"> BØ</w:t>
      </w:r>
      <w:r>
        <w:t xml:space="preserve">. 2004. Genome-scale models of microbial cells: evaluating the consequences of constraints. Nat Rev </w:t>
      </w:r>
      <w:proofErr w:type="spellStart"/>
      <w:r>
        <w:t>Microbiol</w:t>
      </w:r>
      <w:proofErr w:type="spellEnd"/>
      <w:r>
        <w:t xml:space="preserve"> </w:t>
      </w:r>
      <w:r>
        <w:rPr>
          <w:b/>
          <w:bCs/>
        </w:rPr>
        <w:t>2</w:t>
      </w:r>
      <w:r>
        <w:t>:886–897.</w:t>
      </w:r>
    </w:p>
    <w:p w14:paraId="472AE96B" w14:textId="77777777" w:rsidR="00571EEA" w:rsidRDefault="00571EEA" w:rsidP="00571EEA">
      <w:pPr>
        <w:pStyle w:val="Bibliography"/>
      </w:pPr>
      <w:r>
        <w:t xml:space="preserve">28. </w:t>
      </w:r>
      <w:r>
        <w:tab/>
      </w:r>
      <w:r>
        <w:rPr>
          <w:b/>
          <w:bCs/>
        </w:rPr>
        <w:t xml:space="preserve">Feist </w:t>
      </w:r>
      <w:proofErr w:type="gramStart"/>
      <w:r>
        <w:rPr>
          <w:b/>
          <w:bCs/>
        </w:rPr>
        <w:t>AM</w:t>
      </w:r>
      <w:proofErr w:type="gramEnd"/>
      <w:r>
        <w:t xml:space="preserve">, </w:t>
      </w:r>
      <w:proofErr w:type="spellStart"/>
      <w:r>
        <w:rPr>
          <w:b/>
          <w:bCs/>
        </w:rPr>
        <w:t>Palsson</w:t>
      </w:r>
      <w:proofErr w:type="spellEnd"/>
      <w:r>
        <w:rPr>
          <w:b/>
          <w:bCs/>
        </w:rPr>
        <w:t xml:space="preserve"> BO</w:t>
      </w:r>
      <w:r>
        <w:t xml:space="preserve">. 2010. The biomass objective function. </w:t>
      </w:r>
      <w:proofErr w:type="spellStart"/>
      <w:r>
        <w:t>Curr</w:t>
      </w:r>
      <w:proofErr w:type="spellEnd"/>
      <w:r>
        <w:t xml:space="preserve"> </w:t>
      </w:r>
      <w:proofErr w:type="spellStart"/>
      <w:r>
        <w:t>Opin</w:t>
      </w:r>
      <w:proofErr w:type="spellEnd"/>
      <w:r>
        <w:t xml:space="preserve"> </w:t>
      </w:r>
      <w:proofErr w:type="spellStart"/>
      <w:r>
        <w:t>Microbiol</w:t>
      </w:r>
      <w:proofErr w:type="spellEnd"/>
      <w:r>
        <w:t xml:space="preserve"> </w:t>
      </w:r>
      <w:r>
        <w:rPr>
          <w:b/>
          <w:bCs/>
        </w:rPr>
        <w:t>13</w:t>
      </w:r>
      <w:r>
        <w:t>:344–349.</w:t>
      </w:r>
    </w:p>
    <w:p w14:paraId="54497B0C" w14:textId="77777777" w:rsidR="00571EEA" w:rsidRDefault="00571EEA" w:rsidP="00571EEA">
      <w:pPr>
        <w:pStyle w:val="Bibliography"/>
      </w:pPr>
      <w:r>
        <w:t xml:space="preserve">29. </w:t>
      </w:r>
      <w:r>
        <w:tab/>
      </w:r>
      <w:proofErr w:type="spellStart"/>
      <w:r>
        <w:rPr>
          <w:b/>
          <w:bCs/>
        </w:rPr>
        <w:t>Schellenberger</w:t>
      </w:r>
      <w:proofErr w:type="spellEnd"/>
      <w:r>
        <w:rPr>
          <w:b/>
          <w:bCs/>
        </w:rPr>
        <w:t xml:space="preserve"> J</w:t>
      </w:r>
      <w:r>
        <w:t xml:space="preserve">, </w:t>
      </w:r>
      <w:r>
        <w:rPr>
          <w:b/>
          <w:bCs/>
        </w:rPr>
        <w:t>Que R</w:t>
      </w:r>
      <w:r>
        <w:t xml:space="preserve">, </w:t>
      </w:r>
      <w:r>
        <w:rPr>
          <w:b/>
          <w:bCs/>
        </w:rPr>
        <w:t>Fleming RMT</w:t>
      </w:r>
      <w:r>
        <w:t xml:space="preserve">, </w:t>
      </w:r>
      <w:r>
        <w:rPr>
          <w:b/>
          <w:bCs/>
        </w:rPr>
        <w:t>Thiele I</w:t>
      </w:r>
      <w:r>
        <w:t xml:space="preserve">, </w:t>
      </w:r>
      <w:r>
        <w:rPr>
          <w:b/>
          <w:bCs/>
        </w:rPr>
        <w:t>Orth JD</w:t>
      </w:r>
      <w:r>
        <w:t xml:space="preserve">, </w:t>
      </w:r>
      <w:r>
        <w:rPr>
          <w:b/>
          <w:bCs/>
        </w:rPr>
        <w:t>Feist AM</w:t>
      </w:r>
      <w:r>
        <w:t xml:space="preserve">, </w:t>
      </w:r>
      <w:r>
        <w:rPr>
          <w:b/>
          <w:bCs/>
        </w:rPr>
        <w:t>Zielinski DC</w:t>
      </w:r>
      <w:r>
        <w:t xml:space="preserve">, </w:t>
      </w:r>
      <w:proofErr w:type="spellStart"/>
      <w:r>
        <w:rPr>
          <w:b/>
          <w:bCs/>
        </w:rPr>
        <w:t>Bordbar</w:t>
      </w:r>
      <w:proofErr w:type="spellEnd"/>
      <w:r>
        <w:rPr>
          <w:b/>
          <w:bCs/>
        </w:rPr>
        <w:t xml:space="preserve"> A</w:t>
      </w:r>
      <w:r>
        <w:t xml:space="preserve">, </w:t>
      </w:r>
      <w:r>
        <w:rPr>
          <w:b/>
          <w:bCs/>
        </w:rPr>
        <w:t>Lewis NE</w:t>
      </w:r>
      <w:r>
        <w:t xml:space="preserve">, </w:t>
      </w:r>
      <w:proofErr w:type="spellStart"/>
      <w:r>
        <w:rPr>
          <w:b/>
          <w:bCs/>
        </w:rPr>
        <w:t>Rahmanian</w:t>
      </w:r>
      <w:proofErr w:type="spellEnd"/>
      <w:r>
        <w:rPr>
          <w:b/>
          <w:bCs/>
        </w:rPr>
        <w:t xml:space="preserve"> S</w:t>
      </w:r>
      <w:r>
        <w:t xml:space="preserve">, </w:t>
      </w:r>
      <w:r>
        <w:rPr>
          <w:b/>
          <w:bCs/>
        </w:rPr>
        <w:t>Kang J</w:t>
      </w:r>
      <w:r>
        <w:t xml:space="preserve">, </w:t>
      </w:r>
      <w:proofErr w:type="spellStart"/>
      <w:r>
        <w:rPr>
          <w:b/>
          <w:bCs/>
        </w:rPr>
        <w:t>Hyduke</w:t>
      </w:r>
      <w:proofErr w:type="spellEnd"/>
      <w:r>
        <w:rPr>
          <w:b/>
          <w:bCs/>
        </w:rPr>
        <w:t xml:space="preserve"> DR</w:t>
      </w:r>
      <w:r>
        <w:t xml:space="preserve">, </w:t>
      </w:r>
      <w:proofErr w:type="spellStart"/>
      <w:r>
        <w:rPr>
          <w:b/>
          <w:bCs/>
        </w:rPr>
        <w:t>Palsson</w:t>
      </w:r>
      <w:proofErr w:type="spellEnd"/>
      <w:r>
        <w:rPr>
          <w:b/>
          <w:bCs/>
        </w:rPr>
        <w:t xml:space="preserve"> BØ</w:t>
      </w:r>
      <w:r>
        <w:t xml:space="preserve">. 2011. Quantitative prediction of cellular metabolism with constraint-based models: the COBRA Toolbox v2.0. Nat </w:t>
      </w:r>
      <w:proofErr w:type="spellStart"/>
      <w:r>
        <w:t>Protoc</w:t>
      </w:r>
      <w:proofErr w:type="spellEnd"/>
      <w:r>
        <w:t xml:space="preserve"> </w:t>
      </w:r>
      <w:r>
        <w:rPr>
          <w:b/>
          <w:bCs/>
        </w:rPr>
        <w:t>6</w:t>
      </w:r>
      <w:r>
        <w:t>:1290–1307.</w:t>
      </w:r>
    </w:p>
    <w:p w14:paraId="220258A6" w14:textId="77777777" w:rsidR="00571EEA" w:rsidRDefault="00571EEA" w:rsidP="00571EEA">
      <w:pPr>
        <w:pStyle w:val="Bibliography"/>
      </w:pPr>
      <w:r>
        <w:t xml:space="preserve">30. </w:t>
      </w:r>
      <w:r>
        <w:tab/>
      </w:r>
      <w:proofErr w:type="spellStart"/>
      <w:r>
        <w:rPr>
          <w:b/>
          <w:bCs/>
        </w:rPr>
        <w:t>Heavner</w:t>
      </w:r>
      <w:proofErr w:type="spellEnd"/>
      <w:r>
        <w:rPr>
          <w:b/>
          <w:bCs/>
        </w:rPr>
        <w:t xml:space="preserve"> BD</w:t>
      </w:r>
      <w:r>
        <w:t xml:space="preserve">, </w:t>
      </w:r>
      <w:r>
        <w:rPr>
          <w:b/>
          <w:bCs/>
        </w:rPr>
        <w:t>Price ND</w:t>
      </w:r>
      <w:r>
        <w:t xml:space="preserve">. 2015. Transparency in metabolic network reconstruction enables scalable biological discovery. </w:t>
      </w:r>
      <w:proofErr w:type="spellStart"/>
      <w:r>
        <w:t>Curr</w:t>
      </w:r>
      <w:proofErr w:type="spellEnd"/>
      <w:r>
        <w:t xml:space="preserve"> </w:t>
      </w:r>
      <w:proofErr w:type="spellStart"/>
      <w:r>
        <w:t>Opin</w:t>
      </w:r>
      <w:proofErr w:type="spellEnd"/>
      <w:r>
        <w:t xml:space="preserve"> </w:t>
      </w:r>
      <w:proofErr w:type="spellStart"/>
      <w:r>
        <w:t>Biotechnol</w:t>
      </w:r>
      <w:proofErr w:type="spellEnd"/>
      <w:r>
        <w:t xml:space="preserve"> </w:t>
      </w:r>
      <w:r>
        <w:rPr>
          <w:b/>
          <w:bCs/>
        </w:rPr>
        <w:t>34</w:t>
      </w:r>
      <w:r>
        <w:t>:105–109.</w:t>
      </w:r>
    </w:p>
    <w:p w14:paraId="4F0F9140" w14:textId="77777777" w:rsidR="00571EEA" w:rsidRDefault="00571EEA" w:rsidP="00571EEA">
      <w:pPr>
        <w:pStyle w:val="Bibliography"/>
      </w:pPr>
      <w:r>
        <w:lastRenderedPageBreak/>
        <w:t xml:space="preserve">31. </w:t>
      </w:r>
      <w:r>
        <w:tab/>
      </w:r>
      <w:proofErr w:type="spellStart"/>
      <w:r>
        <w:rPr>
          <w:b/>
          <w:bCs/>
        </w:rPr>
        <w:t>Kostromins</w:t>
      </w:r>
      <w:proofErr w:type="spellEnd"/>
      <w:r>
        <w:rPr>
          <w:b/>
          <w:bCs/>
        </w:rPr>
        <w:t xml:space="preserve"> A</w:t>
      </w:r>
      <w:r>
        <w:t xml:space="preserve">, </w:t>
      </w:r>
      <w:proofErr w:type="spellStart"/>
      <w:r>
        <w:rPr>
          <w:b/>
          <w:bCs/>
        </w:rPr>
        <w:t>Stalidzans</w:t>
      </w:r>
      <w:proofErr w:type="spellEnd"/>
      <w:r>
        <w:rPr>
          <w:b/>
          <w:bCs/>
        </w:rPr>
        <w:t xml:space="preserve"> E</w:t>
      </w:r>
      <w:r>
        <w:t xml:space="preserve">. 2012. Paint4Net: COBRA Toolbox extension for visualization of stoichiometric models of metabolism. Biosystems </w:t>
      </w:r>
      <w:r>
        <w:rPr>
          <w:b/>
          <w:bCs/>
        </w:rPr>
        <w:t>109</w:t>
      </w:r>
      <w:r>
        <w:t>:233–239.</w:t>
      </w:r>
    </w:p>
    <w:p w14:paraId="23441FE4" w14:textId="77777777" w:rsidR="00571EEA" w:rsidRDefault="00571EEA" w:rsidP="00571EEA">
      <w:pPr>
        <w:pStyle w:val="Bibliography"/>
      </w:pPr>
      <w:r>
        <w:t xml:space="preserve">32. </w:t>
      </w:r>
      <w:r>
        <w:tab/>
      </w:r>
      <w:proofErr w:type="spellStart"/>
      <w:r>
        <w:rPr>
          <w:b/>
          <w:bCs/>
        </w:rPr>
        <w:t>Porat</w:t>
      </w:r>
      <w:proofErr w:type="spellEnd"/>
      <w:r>
        <w:rPr>
          <w:b/>
          <w:bCs/>
        </w:rPr>
        <w:t xml:space="preserve"> I</w:t>
      </w:r>
      <w:r>
        <w:t xml:space="preserve">, </w:t>
      </w:r>
      <w:r>
        <w:rPr>
          <w:b/>
          <w:bCs/>
        </w:rPr>
        <w:t>Kim W</w:t>
      </w:r>
      <w:r>
        <w:t xml:space="preserve">, </w:t>
      </w:r>
      <w:r>
        <w:rPr>
          <w:b/>
          <w:bCs/>
        </w:rPr>
        <w:t>Hendrickson EL</w:t>
      </w:r>
      <w:r>
        <w:t xml:space="preserve">, </w:t>
      </w:r>
      <w:r>
        <w:rPr>
          <w:b/>
          <w:bCs/>
        </w:rPr>
        <w:t>Xia Q</w:t>
      </w:r>
      <w:r>
        <w:t xml:space="preserve">, </w:t>
      </w:r>
      <w:r>
        <w:rPr>
          <w:b/>
          <w:bCs/>
        </w:rPr>
        <w:t>Zhang Y</w:t>
      </w:r>
      <w:r>
        <w:t xml:space="preserve">, </w:t>
      </w:r>
      <w:r>
        <w:rPr>
          <w:b/>
          <w:bCs/>
        </w:rPr>
        <w:t>Wang T</w:t>
      </w:r>
      <w:r>
        <w:t xml:space="preserve">, </w:t>
      </w:r>
      <w:proofErr w:type="spellStart"/>
      <w:r>
        <w:rPr>
          <w:b/>
          <w:bCs/>
        </w:rPr>
        <w:t>Taub</w:t>
      </w:r>
      <w:proofErr w:type="spellEnd"/>
      <w:r>
        <w:rPr>
          <w:b/>
          <w:bCs/>
        </w:rPr>
        <w:t xml:space="preserve"> F</w:t>
      </w:r>
      <w:r>
        <w:t xml:space="preserve">, </w:t>
      </w:r>
      <w:r>
        <w:rPr>
          <w:b/>
          <w:bCs/>
        </w:rPr>
        <w:t>Moore BC</w:t>
      </w:r>
      <w:r>
        <w:t xml:space="preserve">, </w:t>
      </w:r>
      <w:r>
        <w:rPr>
          <w:b/>
          <w:bCs/>
        </w:rPr>
        <w:t>Anderson IJ</w:t>
      </w:r>
      <w:r>
        <w:t xml:space="preserve">, </w:t>
      </w:r>
      <w:r>
        <w:rPr>
          <w:b/>
          <w:bCs/>
        </w:rPr>
        <w:t>Hackett M</w:t>
      </w:r>
      <w:r>
        <w:t xml:space="preserve">, </w:t>
      </w:r>
      <w:r>
        <w:rPr>
          <w:b/>
          <w:bCs/>
        </w:rPr>
        <w:t>Leigh JA</w:t>
      </w:r>
      <w:r>
        <w:t xml:space="preserve">, </w:t>
      </w:r>
      <w:r>
        <w:rPr>
          <w:b/>
          <w:bCs/>
        </w:rPr>
        <w:t>Whitman WB</w:t>
      </w:r>
      <w:r>
        <w:t xml:space="preserve">. 2006. Disruption of the Operon Encoding </w:t>
      </w:r>
      <w:proofErr w:type="spellStart"/>
      <w:r>
        <w:t>Ehb</w:t>
      </w:r>
      <w:proofErr w:type="spellEnd"/>
      <w:r>
        <w:t xml:space="preserve"> Hydrogenase Limits Anabolic CO2 Assimilation in the Archaeon </w:t>
      </w:r>
      <w:proofErr w:type="spellStart"/>
      <w:r>
        <w:rPr>
          <w:i/>
          <w:iCs/>
        </w:rPr>
        <w:t>Methanococcus</w:t>
      </w:r>
      <w:proofErr w:type="spellEnd"/>
      <w:r>
        <w:rPr>
          <w:i/>
          <w:iCs/>
        </w:rPr>
        <w:t xml:space="preserve"> maripaludis</w:t>
      </w:r>
      <w:r>
        <w:t xml:space="preserve">. J </w:t>
      </w:r>
      <w:proofErr w:type="spellStart"/>
      <w:r>
        <w:t>Bacteriol</w:t>
      </w:r>
      <w:proofErr w:type="spellEnd"/>
      <w:r>
        <w:t xml:space="preserve"> </w:t>
      </w:r>
      <w:r>
        <w:rPr>
          <w:b/>
          <w:bCs/>
        </w:rPr>
        <w:t>188</w:t>
      </w:r>
      <w:r>
        <w:t>:1373–1380.</w:t>
      </w:r>
    </w:p>
    <w:p w14:paraId="078826ED" w14:textId="77777777" w:rsidR="00571EEA" w:rsidRDefault="00571EEA" w:rsidP="00571EEA">
      <w:pPr>
        <w:pStyle w:val="Bibliography"/>
      </w:pPr>
      <w:r>
        <w:t xml:space="preserve">33. </w:t>
      </w:r>
      <w:r>
        <w:tab/>
      </w:r>
      <w:r>
        <w:rPr>
          <w:b/>
          <w:bCs/>
        </w:rPr>
        <w:t>Lie TJ</w:t>
      </w:r>
      <w:r>
        <w:t xml:space="preserve">, </w:t>
      </w:r>
      <w:r>
        <w:rPr>
          <w:b/>
          <w:bCs/>
        </w:rPr>
        <w:t>Costa KC</w:t>
      </w:r>
      <w:r>
        <w:t xml:space="preserve">, </w:t>
      </w:r>
      <w:proofErr w:type="spellStart"/>
      <w:r>
        <w:rPr>
          <w:b/>
          <w:bCs/>
        </w:rPr>
        <w:t>Lupa</w:t>
      </w:r>
      <w:proofErr w:type="spellEnd"/>
      <w:r>
        <w:rPr>
          <w:b/>
          <w:bCs/>
        </w:rPr>
        <w:t xml:space="preserve"> B</w:t>
      </w:r>
      <w:r>
        <w:t xml:space="preserve">, </w:t>
      </w:r>
      <w:proofErr w:type="spellStart"/>
      <w:r>
        <w:rPr>
          <w:b/>
          <w:bCs/>
        </w:rPr>
        <w:t>Korpole</w:t>
      </w:r>
      <w:proofErr w:type="spellEnd"/>
      <w:r>
        <w:rPr>
          <w:b/>
          <w:bCs/>
        </w:rPr>
        <w:t xml:space="preserve"> S</w:t>
      </w:r>
      <w:r>
        <w:t xml:space="preserve">, </w:t>
      </w:r>
      <w:r>
        <w:rPr>
          <w:b/>
          <w:bCs/>
        </w:rPr>
        <w:t>Whitman WB</w:t>
      </w:r>
      <w:r>
        <w:t xml:space="preserve">, </w:t>
      </w:r>
      <w:r>
        <w:rPr>
          <w:b/>
          <w:bCs/>
        </w:rPr>
        <w:t>Leigh JA</w:t>
      </w:r>
      <w:r>
        <w:t xml:space="preserve">. 2012. Essential anaplerotic role for the energy-converting hydrogenase </w:t>
      </w:r>
      <w:proofErr w:type="spellStart"/>
      <w:r>
        <w:t>Eha</w:t>
      </w:r>
      <w:proofErr w:type="spellEnd"/>
      <w:r>
        <w:t xml:space="preserve"> in hydrogenotrophic methanogenesis. Proc Natl </w:t>
      </w:r>
      <w:proofErr w:type="spellStart"/>
      <w:r>
        <w:t>Acad</w:t>
      </w:r>
      <w:proofErr w:type="spellEnd"/>
      <w:r>
        <w:t xml:space="preserve"> </w:t>
      </w:r>
      <w:proofErr w:type="spellStart"/>
      <w:r>
        <w:t>Sci</w:t>
      </w:r>
      <w:proofErr w:type="spellEnd"/>
      <w:r>
        <w:t xml:space="preserve"> </w:t>
      </w:r>
      <w:r>
        <w:rPr>
          <w:b/>
          <w:bCs/>
        </w:rPr>
        <w:t>109</w:t>
      </w:r>
      <w:r>
        <w:t>:15473–15478.</w:t>
      </w:r>
    </w:p>
    <w:p w14:paraId="0D4A1550" w14:textId="77777777" w:rsidR="00571EEA" w:rsidRDefault="00571EEA" w:rsidP="00571EEA">
      <w:pPr>
        <w:pStyle w:val="Bibliography"/>
      </w:pPr>
      <w:r>
        <w:t xml:space="preserve">34. </w:t>
      </w:r>
      <w:r>
        <w:tab/>
      </w:r>
      <w:proofErr w:type="spellStart"/>
      <w:r>
        <w:rPr>
          <w:b/>
          <w:bCs/>
        </w:rPr>
        <w:t>Lupa</w:t>
      </w:r>
      <w:proofErr w:type="spellEnd"/>
      <w:r>
        <w:rPr>
          <w:b/>
          <w:bCs/>
        </w:rPr>
        <w:t xml:space="preserve"> B</w:t>
      </w:r>
      <w:r>
        <w:t xml:space="preserve">, </w:t>
      </w:r>
      <w:r>
        <w:rPr>
          <w:b/>
          <w:bCs/>
        </w:rPr>
        <w:t>Hendrickson EL</w:t>
      </w:r>
      <w:r>
        <w:t xml:space="preserve">, </w:t>
      </w:r>
      <w:r>
        <w:rPr>
          <w:b/>
          <w:bCs/>
        </w:rPr>
        <w:t>Leigh JA</w:t>
      </w:r>
      <w:r>
        <w:t xml:space="preserve">, </w:t>
      </w:r>
      <w:r>
        <w:rPr>
          <w:b/>
          <w:bCs/>
        </w:rPr>
        <w:t>Whitman WB</w:t>
      </w:r>
      <w:r>
        <w:t xml:space="preserve">. 2008. Formate-Dependent H2 Production by the Mesophilic Methanogen </w:t>
      </w:r>
      <w:proofErr w:type="spellStart"/>
      <w:r>
        <w:rPr>
          <w:i/>
          <w:iCs/>
        </w:rPr>
        <w:t>Methanococcus</w:t>
      </w:r>
      <w:proofErr w:type="spellEnd"/>
      <w:r>
        <w:rPr>
          <w:i/>
          <w:iCs/>
        </w:rPr>
        <w:t xml:space="preserve"> maripaludis</w:t>
      </w:r>
      <w:r>
        <w:t xml:space="preserve">. </w:t>
      </w:r>
      <w:proofErr w:type="spellStart"/>
      <w:r>
        <w:t>Appl</w:t>
      </w:r>
      <w:proofErr w:type="spellEnd"/>
      <w:r>
        <w:t xml:space="preserve"> Environ </w:t>
      </w:r>
      <w:proofErr w:type="spellStart"/>
      <w:r>
        <w:t>Microbiol</w:t>
      </w:r>
      <w:proofErr w:type="spellEnd"/>
      <w:r>
        <w:t xml:space="preserve"> </w:t>
      </w:r>
      <w:r>
        <w:rPr>
          <w:b/>
          <w:bCs/>
        </w:rPr>
        <w:t>74</w:t>
      </w:r>
      <w:r>
        <w:t>:6584–6590.</w:t>
      </w:r>
    </w:p>
    <w:p w14:paraId="6E204EEA" w14:textId="77777777" w:rsidR="00571EEA" w:rsidRDefault="00571EEA" w:rsidP="00571EEA">
      <w:pPr>
        <w:pStyle w:val="Bibliography"/>
      </w:pPr>
      <w:r>
        <w:t xml:space="preserve">35. </w:t>
      </w:r>
      <w:r>
        <w:tab/>
      </w:r>
      <w:r>
        <w:rPr>
          <w:b/>
          <w:bCs/>
        </w:rPr>
        <w:t>Costa KC</w:t>
      </w:r>
      <w:r>
        <w:t xml:space="preserve">, </w:t>
      </w:r>
      <w:r>
        <w:rPr>
          <w:b/>
          <w:bCs/>
        </w:rPr>
        <w:t>Lie TJ</w:t>
      </w:r>
      <w:r>
        <w:t xml:space="preserve">, </w:t>
      </w:r>
      <w:r>
        <w:rPr>
          <w:b/>
          <w:bCs/>
        </w:rPr>
        <w:t>Jacobs MA</w:t>
      </w:r>
      <w:r>
        <w:t xml:space="preserve">, </w:t>
      </w:r>
      <w:r>
        <w:rPr>
          <w:b/>
          <w:bCs/>
        </w:rPr>
        <w:t>Leigh JA</w:t>
      </w:r>
      <w:r>
        <w:t xml:space="preserve">. 2013. H2-Independent Growth of the Hydrogenotrophic Methanogen </w:t>
      </w:r>
      <w:proofErr w:type="spellStart"/>
      <w:r>
        <w:rPr>
          <w:i/>
          <w:iCs/>
        </w:rPr>
        <w:t>Methanococcus</w:t>
      </w:r>
      <w:proofErr w:type="spellEnd"/>
      <w:r>
        <w:rPr>
          <w:i/>
          <w:iCs/>
        </w:rPr>
        <w:t xml:space="preserve"> maripaludis</w:t>
      </w:r>
      <w:r>
        <w:t xml:space="preserve">. </w:t>
      </w:r>
      <w:proofErr w:type="spellStart"/>
      <w:proofErr w:type="gramStart"/>
      <w:r>
        <w:t>mBio</w:t>
      </w:r>
      <w:proofErr w:type="spellEnd"/>
      <w:proofErr w:type="gramEnd"/>
      <w:r>
        <w:t xml:space="preserve"> </w:t>
      </w:r>
      <w:r>
        <w:rPr>
          <w:b/>
          <w:bCs/>
        </w:rPr>
        <w:t>4</w:t>
      </w:r>
      <w:r>
        <w:t>:e00062–13.</w:t>
      </w:r>
    </w:p>
    <w:p w14:paraId="68805154" w14:textId="77777777" w:rsidR="00571EEA" w:rsidRDefault="00571EEA" w:rsidP="00571EEA">
      <w:pPr>
        <w:pStyle w:val="Bibliography"/>
      </w:pPr>
      <w:r>
        <w:t xml:space="preserve">36. </w:t>
      </w:r>
      <w:r>
        <w:tab/>
      </w:r>
      <w:r>
        <w:rPr>
          <w:b/>
          <w:bCs/>
        </w:rPr>
        <w:t>Costa KC</w:t>
      </w:r>
      <w:r>
        <w:t xml:space="preserve">, </w:t>
      </w:r>
      <w:r>
        <w:rPr>
          <w:b/>
          <w:bCs/>
        </w:rPr>
        <w:t>Wong PM</w:t>
      </w:r>
      <w:r>
        <w:t xml:space="preserve">, </w:t>
      </w:r>
      <w:r>
        <w:rPr>
          <w:b/>
          <w:bCs/>
        </w:rPr>
        <w:t>Wang T</w:t>
      </w:r>
      <w:r>
        <w:t xml:space="preserve">, </w:t>
      </w:r>
      <w:r>
        <w:rPr>
          <w:b/>
          <w:bCs/>
        </w:rPr>
        <w:t>Lie TJ</w:t>
      </w:r>
      <w:r>
        <w:t xml:space="preserve">, </w:t>
      </w:r>
      <w:proofErr w:type="spellStart"/>
      <w:r>
        <w:rPr>
          <w:b/>
          <w:bCs/>
        </w:rPr>
        <w:t>Dodsworth</w:t>
      </w:r>
      <w:proofErr w:type="spellEnd"/>
      <w:r>
        <w:rPr>
          <w:b/>
          <w:bCs/>
        </w:rPr>
        <w:t xml:space="preserve"> JA</w:t>
      </w:r>
      <w:r>
        <w:t xml:space="preserve">, </w:t>
      </w:r>
      <w:r>
        <w:rPr>
          <w:b/>
          <w:bCs/>
        </w:rPr>
        <w:t>Swanson I</w:t>
      </w:r>
      <w:r>
        <w:t xml:space="preserve">, </w:t>
      </w:r>
      <w:r>
        <w:rPr>
          <w:b/>
          <w:bCs/>
        </w:rPr>
        <w:t>Burn JA</w:t>
      </w:r>
      <w:r>
        <w:t xml:space="preserve">, </w:t>
      </w:r>
      <w:r>
        <w:rPr>
          <w:b/>
          <w:bCs/>
        </w:rPr>
        <w:t>Hackett M</w:t>
      </w:r>
      <w:r>
        <w:t xml:space="preserve">, </w:t>
      </w:r>
      <w:r>
        <w:rPr>
          <w:b/>
          <w:bCs/>
        </w:rPr>
        <w:t>Leigh JA</w:t>
      </w:r>
      <w:r>
        <w:t xml:space="preserve">. 2010. Protein complexing in a methanogen suggests electron bifurcation and electron delivery from formate to heterodisulfide reductase. Proc Natl </w:t>
      </w:r>
      <w:proofErr w:type="spellStart"/>
      <w:r>
        <w:t>Acad</w:t>
      </w:r>
      <w:proofErr w:type="spellEnd"/>
      <w:r>
        <w:t xml:space="preserve"> </w:t>
      </w:r>
      <w:proofErr w:type="spellStart"/>
      <w:r>
        <w:t>Sci</w:t>
      </w:r>
      <w:proofErr w:type="spellEnd"/>
      <w:r>
        <w:t xml:space="preserve"> </w:t>
      </w:r>
      <w:r>
        <w:rPr>
          <w:b/>
          <w:bCs/>
        </w:rPr>
        <w:t>107</w:t>
      </w:r>
      <w:r>
        <w:t>:11050–11055.</w:t>
      </w:r>
    </w:p>
    <w:p w14:paraId="1DBCFA21" w14:textId="77777777" w:rsidR="00571EEA" w:rsidRDefault="00571EEA" w:rsidP="00571EEA">
      <w:pPr>
        <w:pStyle w:val="Bibliography"/>
      </w:pPr>
      <w:r>
        <w:t xml:space="preserve">37. </w:t>
      </w:r>
      <w:r>
        <w:tab/>
      </w:r>
      <w:r>
        <w:rPr>
          <w:b/>
          <w:bCs/>
        </w:rPr>
        <w:t>Hendrickson EL</w:t>
      </w:r>
      <w:r>
        <w:t xml:space="preserve">, </w:t>
      </w:r>
      <w:r>
        <w:rPr>
          <w:b/>
          <w:bCs/>
        </w:rPr>
        <w:t>Leigh JA</w:t>
      </w:r>
      <w:r>
        <w:t xml:space="preserve">. 2008. Roles of Coenzyme F420-Reducing Hydrogenases and Hydrogen- and F420-Dependent </w:t>
      </w:r>
      <w:proofErr w:type="spellStart"/>
      <w:r>
        <w:t>Methylenetetrahydromethanopterin</w:t>
      </w:r>
      <w:proofErr w:type="spellEnd"/>
      <w:r>
        <w:t xml:space="preserve"> Dehydrogenases in </w:t>
      </w:r>
      <w:r>
        <w:lastRenderedPageBreak/>
        <w:t xml:space="preserve">Reduction of F420 and Production of Hydrogen during Methanogenesis. J </w:t>
      </w:r>
      <w:proofErr w:type="spellStart"/>
      <w:r>
        <w:t>Bacteriol</w:t>
      </w:r>
      <w:proofErr w:type="spellEnd"/>
      <w:r>
        <w:t xml:space="preserve"> </w:t>
      </w:r>
      <w:r>
        <w:rPr>
          <w:b/>
          <w:bCs/>
        </w:rPr>
        <w:t>190</w:t>
      </w:r>
      <w:r>
        <w:t>:4818–4821.</w:t>
      </w:r>
    </w:p>
    <w:p w14:paraId="75D48C11" w14:textId="77777777" w:rsidR="00571EEA" w:rsidRDefault="00571EEA" w:rsidP="00571EEA">
      <w:pPr>
        <w:pStyle w:val="Bibliography"/>
      </w:pPr>
      <w:r>
        <w:t xml:space="preserve">38. </w:t>
      </w:r>
      <w:r>
        <w:tab/>
      </w:r>
      <w:r>
        <w:rPr>
          <w:b/>
          <w:bCs/>
        </w:rPr>
        <w:t>Matthews BW</w:t>
      </w:r>
      <w:r>
        <w:t xml:space="preserve">. 1975. Comparison of the predicted and observed secondary structure of T4 phage lysozyme. </w:t>
      </w:r>
      <w:proofErr w:type="spellStart"/>
      <w:r>
        <w:t>Biochim</w:t>
      </w:r>
      <w:proofErr w:type="spellEnd"/>
      <w:r>
        <w:t xml:space="preserve"> </w:t>
      </w:r>
      <w:proofErr w:type="spellStart"/>
      <w:r>
        <w:t>Biophys</w:t>
      </w:r>
      <w:proofErr w:type="spellEnd"/>
      <w:r>
        <w:t xml:space="preserve"> </w:t>
      </w:r>
      <w:proofErr w:type="spellStart"/>
      <w:r>
        <w:t>Acta</w:t>
      </w:r>
      <w:proofErr w:type="spellEnd"/>
      <w:r>
        <w:t xml:space="preserve"> BBA - Protein </w:t>
      </w:r>
      <w:proofErr w:type="spellStart"/>
      <w:r>
        <w:t>Struct</w:t>
      </w:r>
      <w:proofErr w:type="spellEnd"/>
      <w:r>
        <w:t xml:space="preserve"> </w:t>
      </w:r>
      <w:r>
        <w:rPr>
          <w:b/>
          <w:bCs/>
        </w:rPr>
        <w:t>405</w:t>
      </w:r>
      <w:r>
        <w:t>:442–451.</w:t>
      </w:r>
    </w:p>
    <w:p w14:paraId="760E5E56" w14:textId="77777777" w:rsidR="00571EEA" w:rsidRDefault="00571EEA" w:rsidP="00571EEA">
      <w:pPr>
        <w:pStyle w:val="Bibliography"/>
      </w:pPr>
      <w:r>
        <w:t xml:space="preserve">39. </w:t>
      </w:r>
      <w:r>
        <w:tab/>
      </w:r>
      <w:proofErr w:type="spellStart"/>
      <w:r>
        <w:rPr>
          <w:b/>
          <w:bCs/>
        </w:rPr>
        <w:t>Flamholz</w:t>
      </w:r>
      <w:proofErr w:type="spellEnd"/>
      <w:r>
        <w:rPr>
          <w:b/>
          <w:bCs/>
        </w:rPr>
        <w:t xml:space="preserve"> A</w:t>
      </w:r>
      <w:r>
        <w:t xml:space="preserve">, </w:t>
      </w:r>
      <w:r>
        <w:rPr>
          <w:b/>
          <w:bCs/>
        </w:rPr>
        <w:t>Noor E</w:t>
      </w:r>
      <w:r>
        <w:t xml:space="preserve">, </w:t>
      </w:r>
      <w:r>
        <w:rPr>
          <w:b/>
          <w:bCs/>
        </w:rPr>
        <w:t>Bar-Even A</w:t>
      </w:r>
      <w:r>
        <w:t xml:space="preserve">, </w:t>
      </w:r>
      <w:r>
        <w:rPr>
          <w:b/>
          <w:bCs/>
        </w:rPr>
        <w:t>Milo R</w:t>
      </w:r>
      <w:r>
        <w:t xml:space="preserve">. 2011. </w:t>
      </w:r>
      <w:proofErr w:type="spellStart"/>
      <w:proofErr w:type="gramStart"/>
      <w:r>
        <w:t>eQuilibrator</w:t>
      </w:r>
      <w:proofErr w:type="spellEnd"/>
      <w:r>
        <w:t>—</w:t>
      </w:r>
      <w:proofErr w:type="gramEnd"/>
      <w:r>
        <w:t xml:space="preserve">the biochemical thermodynamics calculator. </w:t>
      </w:r>
      <w:proofErr w:type="gramStart"/>
      <w:r>
        <w:t>Nucleic Acids Res gkr874.</w:t>
      </w:r>
      <w:proofErr w:type="gramEnd"/>
    </w:p>
    <w:p w14:paraId="2045F451" w14:textId="77777777" w:rsidR="00571EEA" w:rsidRDefault="00571EEA" w:rsidP="00571EEA">
      <w:pPr>
        <w:pStyle w:val="Bibliography"/>
      </w:pPr>
      <w:r>
        <w:t xml:space="preserve">40. </w:t>
      </w:r>
      <w:r>
        <w:tab/>
      </w:r>
      <w:r>
        <w:rPr>
          <w:b/>
          <w:bCs/>
        </w:rPr>
        <w:t>Jankowski MD</w:t>
      </w:r>
      <w:r>
        <w:t xml:space="preserve">, </w:t>
      </w:r>
      <w:r>
        <w:rPr>
          <w:b/>
          <w:bCs/>
        </w:rPr>
        <w:t>Henry CS</w:t>
      </w:r>
      <w:r>
        <w:t xml:space="preserve">, </w:t>
      </w:r>
      <w:proofErr w:type="spellStart"/>
      <w:r>
        <w:rPr>
          <w:b/>
          <w:bCs/>
        </w:rPr>
        <w:t>Broadbelt</w:t>
      </w:r>
      <w:proofErr w:type="spellEnd"/>
      <w:r>
        <w:rPr>
          <w:b/>
          <w:bCs/>
        </w:rPr>
        <w:t xml:space="preserve"> LJ</w:t>
      </w:r>
      <w:r>
        <w:t xml:space="preserve">, </w:t>
      </w:r>
      <w:proofErr w:type="spellStart"/>
      <w:r>
        <w:rPr>
          <w:b/>
          <w:bCs/>
        </w:rPr>
        <w:t>Hatzimanikatis</w:t>
      </w:r>
      <w:proofErr w:type="spellEnd"/>
      <w:r>
        <w:rPr>
          <w:b/>
          <w:bCs/>
        </w:rPr>
        <w:t xml:space="preserve"> V</w:t>
      </w:r>
      <w:r>
        <w:t xml:space="preserve">. 2008. </w:t>
      </w:r>
      <w:proofErr w:type="gramStart"/>
      <w:r>
        <w:t>Group Contribution Method for Thermodynamic Analysis of Complex Metabolic Networks.</w:t>
      </w:r>
      <w:proofErr w:type="gramEnd"/>
      <w:r>
        <w:t xml:space="preserve"> </w:t>
      </w:r>
      <w:proofErr w:type="spellStart"/>
      <w:r>
        <w:t>Biophys</w:t>
      </w:r>
      <w:proofErr w:type="spellEnd"/>
      <w:r>
        <w:t xml:space="preserve"> J </w:t>
      </w:r>
      <w:r>
        <w:rPr>
          <w:b/>
          <w:bCs/>
        </w:rPr>
        <w:t>95</w:t>
      </w:r>
      <w:r>
        <w:t>:1487–1499.</w:t>
      </w:r>
    </w:p>
    <w:p w14:paraId="36BA90A2" w14:textId="77777777" w:rsidR="00571EEA" w:rsidRDefault="00571EEA" w:rsidP="00571EEA">
      <w:pPr>
        <w:pStyle w:val="Bibliography"/>
      </w:pPr>
      <w:r>
        <w:t xml:space="preserve">41. </w:t>
      </w:r>
      <w:r>
        <w:tab/>
      </w:r>
      <w:r>
        <w:rPr>
          <w:b/>
          <w:bCs/>
        </w:rPr>
        <w:t>Costa KC</w:t>
      </w:r>
      <w:r>
        <w:t xml:space="preserve">, </w:t>
      </w:r>
      <w:r>
        <w:rPr>
          <w:b/>
          <w:bCs/>
        </w:rPr>
        <w:t>Yoon SH</w:t>
      </w:r>
      <w:r>
        <w:t xml:space="preserve">, </w:t>
      </w:r>
      <w:r>
        <w:rPr>
          <w:b/>
          <w:bCs/>
        </w:rPr>
        <w:t xml:space="preserve">Pan </w:t>
      </w:r>
      <w:proofErr w:type="spellStart"/>
      <w:r>
        <w:rPr>
          <w:b/>
          <w:bCs/>
        </w:rPr>
        <w:t>M</w:t>
      </w:r>
      <w:proofErr w:type="spellEnd"/>
      <w:r>
        <w:t xml:space="preserve">, </w:t>
      </w:r>
      <w:r>
        <w:rPr>
          <w:b/>
          <w:bCs/>
        </w:rPr>
        <w:t>Burn JA</w:t>
      </w:r>
      <w:r>
        <w:t xml:space="preserve">, </w:t>
      </w:r>
      <w:proofErr w:type="spellStart"/>
      <w:r>
        <w:rPr>
          <w:b/>
          <w:bCs/>
        </w:rPr>
        <w:t>Baliga</w:t>
      </w:r>
      <w:proofErr w:type="spellEnd"/>
      <w:r>
        <w:rPr>
          <w:b/>
          <w:bCs/>
        </w:rPr>
        <w:t xml:space="preserve"> NS</w:t>
      </w:r>
      <w:r>
        <w:t xml:space="preserve">, </w:t>
      </w:r>
      <w:r>
        <w:rPr>
          <w:b/>
          <w:bCs/>
        </w:rPr>
        <w:t>Leigh JA</w:t>
      </w:r>
      <w:r>
        <w:t xml:space="preserve">. 2013. Effects of H2 and Formate on Growth Yield and Regulation of Methanogenesis in </w:t>
      </w:r>
      <w:proofErr w:type="spellStart"/>
      <w:r>
        <w:rPr>
          <w:i/>
          <w:iCs/>
        </w:rPr>
        <w:t>Methanococcus</w:t>
      </w:r>
      <w:proofErr w:type="spellEnd"/>
      <w:r>
        <w:rPr>
          <w:i/>
          <w:iCs/>
        </w:rPr>
        <w:t xml:space="preserve"> maripaludis</w:t>
      </w:r>
      <w:r>
        <w:t xml:space="preserve">. J </w:t>
      </w:r>
      <w:proofErr w:type="spellStart"/>
      <w:r>
        <w:t>Bacteriol</w:t>
      </w:r>
      <w:proofErr w:type="spellEnd"/>
      <w:r>
        <w:t xml:space="preserve"> </w:t>
      </w:r>
      <w:r>
        <w:rPr>
          <w:b/>
          <w:bCs/>
        </w:rPr>
        <w:t>195</w:t>
      </w:r>
      <w:r>
        <w:t>:1456–1462.</w:t>
      </w:r>
    </w:p>
    <w:p w14:paraId="2E4B5C16" w14:textId="77777777" w:rsidR="00571EEA" w:rsidRDefault="00571EEA" w:rsidP="00571EEA">
      <w:pPr>
        <w:pStyle w:val="Bibliography"/>
      </w:pPr>
      <w:r>
        <w:t xml:space="preserve">42. </w:t>
      </w:r>
      <w:r>
        <w:tab/>
      </w:r>
      <w:r>
        <w:rPr>
          <w:b/>
          <w:bCs/>
        </w:rPr>
        <w:t>Shieh JS</w:t>
      </w:r>
      <w:r>
        <w:t xml:space="preserve">, </w:t>
      </w:r>
      <w:r>
        <w:rPr>
          <w:b/>
          <w:bCs/>
        </w:rPr>
        <w:t>Whitman WB</w:t>
      </w:r>
      <w:r>
        <w:t xml:space="preserve">. 1987. Pathway of acetate assimilation in autotrophic and heterotrophic </w:t>
      </w:r>
      <w:proofErr w:type="spellStart"/>
      <w:r>
        <w:t>methanococci</w:t>
      </w:r>
      <w:proofErr w:type="spellEnd"/>
      <w:r>
        <w:t xml:space="preserve">. J </w:t>
      </w:r>
      <w:proofErr w:type="spellStart"/>
      <w:r>
        <w:t>Bacteriol</w:t>
      </w:r>
      <w:proofErr w:type="spellEnd"/>
      <w:r>
        <w:t xml:space="preserve"> </w:t>
      </w:r>
      <w:r>
        <w:rPr>
          <w:b/>
          <w:bCs/>
        </w:rPr>
        <w:t>169</w:t>
      </w:r>
      <w:r>
        <w:t>:5327–5329.</w:t>
      </w:r>
    </w:p>
    <w:p w14:paraId="1C188B8A" w14:textId="77777777" w:rsidR="00571EEA" w:rsidRDefault="00571EEA" w:rsidP="00571EEA">
      <w:pPr>
        <w:pStyle w:val="Bibliography"/>
      </w:pPr>
      <w:r>
        <w:t xml:space="preserve">43. </w:t>
      </w:r>
      <w:r>
        <w:tab/>
      </w:r>
      <w:proofErr w:type="spellStart"/>
      <w:r>
        <w:rPr>
          <w:b/>
          <w:bCs/>
        </w:rPr>
        <w:t>Welander</w:t>
      </w:r>
      <w:proofErr w:type="spellEnd"/>
      <w:r>
        <w:rPr>
          <w:b/>
          <w:bCs/>
        </w:rPr>
        <w:t xml:space="preserve"> PV</w:t>
      </w:r>
      <w:r>
        <w:t xml:space="preserve">, </w:t>
      </w:r>
      <w:r>
        <w:rPr>
          <w:b/>
          <w:bCs/>
        </w:rPr>
        <w:t>Metcalf WW</w:t>
      </w:r>
      <w:r>
        <w:t xml:space="preserve">. 2005. Loss of the </w:t>
      </w:r>
      <w:proofErr w:type="spellStart"/>
      <w:r>
        <w:rPr>
          <w:i/>
          <w:iCs/>
        </w:rPr>
        <w:t>mtr</w:t>
      </w:r>
      <w:proofErr w:type="spellEnd"/>
      <w:r>
        <w:t xml:space="preserve"> operon in </w:t>
      </w:r>
      <w:proofErr w:type="spellStart"/>
      <w:r>
        <w:rPr>
          <w:i/>
          <w:iCs/>
        </w:rPr>
        <w:t>Methanosarcina</w:t>
      </w:r>
      <w:proofErr w:type="spellEnd"/>
      <w:r>
        <w:t xml:space="preserve"> blocks growth on methanol, but not methanogenesis, and reveals an unknown methanogenic pathway. Proc Natl </w:t>
      </w:r>
      <w:proofErr w:type="spellStart"/>
      <w:r>
        <w:t>Acad</w:t>
      </w:r>
      <w:proofErr w:type="spellEnd"/>
      <w:r>
        <w:t xml:space="preserve"> </w:t>
      </w:r>
      <w:proofErr w:type="spellStart"/>
      <w:r>
        <w:t>Sci</w:t>
      </w:r>
      <w:proofErr w:type="spellEnd"/>
      <w:r>
        <w:t xml:space="preserve"> U S </w:t>
      </w:r>
      <w:proofErr w:type="gramStart"/>
      <w:r>
        <w:t>A</w:t>
      </w:r>
      <w:proofErr w:type="gramEnd"/>
      <w:r>
        <w:t xml:space="preserve"> </w:t>
      </w:r>
      <w:r>
        <w:rPr>
          <w:b/>
          <w:bCs/>
        </w:rPr>
        <w:t>102</w:t>
      </w:r>
      <w:r>
        <w:t>:10664–10669.</w:t>
      </w:r>
    </w:p>
    <w:p w14:paraId="74ADF4E9" w14:textId="77777777" w:rsidR="00571EEA" w:rsidRDefault="00571EEA" w:rsidP="00571EEA">
      <w:pPr>
        <w:pStyle w:val="Bibliography"/>
      </w:pPr>
      <w:r>
        <w:t xml:space="preserve">44. </w:t>
      </w:r>
      <w:r>
        <w:tab/>
      </w:r>
      <w:proofErr w:type="spellStart"/>
      <w:r>
        <w:rPr>
          <w:b/>
          <w:bCs/>
        </w:rPr>
        <w:t>Kaster</w:t>
      </w:r>
      <w:proofErr w:type="spellEnd"/>
      <w:r>
        <w:rPr>
          <w:b/>
          <w:bCs/>
        </w:rPr>
        <w:t xml:space="preserve"> A-K</w:t>
      </w:r>
      <w:r>
        <w:t xml:space="preserve">, </w:t>
      </w:r>
      <w:proofErr w:type="spellStart"/>
      <w:r>
        <w:rPr>
          <w:b/>
          <w:bCs/>
        </w:rPr>
        <w:t>Goenrich</w:t>
      </w:r>
      <w:proofErr w:type="spellEnd"/>
      <w:r>
        <w:rPr>
          <w:b/>
          <w:bCs/>
        </w:rPr>
        <w:t xml:space="preserve"> M</w:t>
      </w:r>
      <w:r>
        <w:t xml:space="preserve">, </w:t>
      </w:r>
      <w:proofErr w:type="spellStart"/>
      <w:r>
        <w:rPr>
          <w:b/>
          <w:bCs/>
        </w:rPr>
        <w:t>Seedorf</w:t>
      </w:r>
      <w:proofErr w:type="spellEnd"/>
      <w:r>
        <w:rPr>
          <w:b/>
          <w:bCs/>
        </w:rPr>
        <w:t xml:space="preserve"> H</w:t>
      </w:r>
      <w:r>
        <w:t xml:space="preserve">, </w:t>
      </w:r>
      <w:proofErr w:type="spellStart"/>
      <w:r>
        <w:rPr>
          <w:b/>
          <w:bCs/>
        </w:rPr>
        <w:t>Liesegang</w:t>
      </w:r>
      <w:proofErr w:type="spellEnd"/>
      <w:r>
        <w:rPr>
          <w:b/>
          <w:bCs/>
        </w:rPr>
        <w:t xml:space="preserve"> H</w:t>
      </w:r>
      <w:r>
        <w:t xml:space="preserve">, </w:t>
      </w:r>
      <w:proofErr w:type="spellStart"/>
      <w:r>
        <w:rPr>
          <w:b/>
          <w:bCs/>
        </w:rPr>
        <w:t>Wollherr</w:t>
      </w:r>
      <w:proofErr w:type="spellEnd"/>
      <w:r>
        <w:rPr>
          <w:b/>
          <w:bCs/>
        </w:rPr>
        <w:t xml:space="preserve"> A</w:t>
      </w:r>
      <w:r>
        <w:t xml:space="preserve">, </w:t>
      </w:r>
      <w:r>
        <w:rPr>
          <w:b/>
          <w:bCs/>
        </w:rPr>
        <w:t>Gottschalk G</w:t>
      </w:r>
      <w:r>
        <w:t xml:space="preserve">, </w:t>
      </w:r>
      <w:proofErr w:type="spellStart"/>
      <w:r>
        <w:rPr>
          <w:b/>
          <w:bCs/>
        </w:rPr>
        <w:t>Thauer</w:t>
      </w:r>
      <w:proofErr w:type="spellEnd"/>
      <w:r>
        <w:rPr>
          <w:b/>
          <w:bCs/>
        </w:rPr>
        <w:t xml:space="preserve"> RK</w:t>
      </w:r>
      <w:r>
        <w:t xml:space="preserve">. 2011. More Than 200 Genes Required for Methane Formation from H2 and CO2 and </w:t>
      </w:r>
      <w:r>
        <w:lastRenderedPageBreak/>
        <w:t xml:space="preserve">Energy Conservation Are Present in </w:t>
      </w:r>
      <w:proofErr w:type="spellStart"/>
      <w:r>
        <w:rPr>
          <w:i/>
          <w:iCs/>
        </w:rPr>
        <w:t>Methanothermobacter</w:t>
      </w:r>
      <w:proofErr w:type="spellEnd"/>
      <w:r>
        <w:rPr>
          <w:i/>
          <w:iCs/>
        </w:rPr>
        <w:t xml:space="preserve"> </w:t>
      </w:r>
      <w:proofErr w:type="spellStart"/>
      <w:r>
        <w:rPr>
          <w:i/>
          <w:iCs/>
        </w:rPr>
        <w:t>marburgensis</w:t>
      </w:r>
      <w:proofErr w:type="spellEnd"/>
      <w:r>
        <w:t xml:space="preserve"> and </w:t>
      </w:r>
      <w:proofErr w:type="spellStart"/>
      <w:r>
        <w:rPr>
          <w:i/>
          <w:iCs/>
        </w:rPr>
        <w:t>Methanothermobacter</w:t>
      </w:r>
      <w:proofErr w:type="spellEnd"/>
      <w:r>
        <w:rPr>
          <w:i/>
          <w:iCs/>
        </w:rPr>
        <w:t xml:space="preserve"> </w:t>
      </w:r>
      <w:proofErr w:type="spellStart"/>
      <w:r>
        <w:rPr>
          <w:i/>
          <w:iCs/>
        </w:rPr>
        <w:t>thermautotrophicus</w:t>
      </w:r>
      <w:proofErr w:type="spellEnd"/>
      <w:r>
        <w:t xml:space="preserve">. Archaea </w:t>
      </w:r>
      <w:r>
        <w:rPr>
          <w:b/>
          <w:bCs/>
        </w:rPr>
        <w:t>2011</w:t>
      </w:r>
      <w:r>
        <w:t>:1–23.</w:t>
      </w:r>
    </w:p>
    <w:p w14:paraId="50998F4C" w14:textId="77777777" w:rsidR="00571EEA" w:rsidRDefault="00571EEA" w:rsidP="00571EEA">
      <w:pPr>
        <w:pStyle w:val="Bibliography"/>
      </w:pPr>
      <w:r>
        <w:t xml:space="preserve">45. </w:t>
      </w:r>
      <w:r>
        <w:tab/>
      </w:r>
      <w:r>
        <w:rPr>
          <w:b/>
          <w:bCs/>
        </w:rPr>
        <w:t>Siu S</w:t>
      </w:r>
      <w:r>
        <w:t xml:space="preserve">, </w:t>
      </w:r>
      <w:proofErr w:type="spellStart"/>
      <w:r>
        <w:rPr>
          <w:b/>
          <w:bCs/>
        </w:rPr>
        <w:t>Robotham</w:t>
      </w:r>
      <w:proofErr w:type="spellEnd"/>
      <w:r>
        <w:rPr>
          <w:b/>
          <w:bCs/>
        </w:rPr>
        <w:t xml:space="preserve"> A</w:t>
      </w:r>
      <w:r>
        <w:t xml:space="preserve">, </w:t>
      </w:r>
      <w:r>
        <w:rPr>
          <w:b/>
          <w:bCs/>
        </w:rPr>
        <w:t>Logan SM</w:t>
      </w:r>
      <w:r>
        <w:t xml:space="preserve">, </w:t>
      </w:r>
      <w:r>
        <w:rPr>
          <w:b/>
          <w:bCs/>
        </w:rPr>
        <w:t>Kelly JF</w:t>
      </w:r>
      <w:r>
        <w:t xml:space="preserve">, </w:t>
      </w:r>
      <w:r>
        <w:rPr>
          <w:b/>
          <w:bCs/>
        </w:rPr>
        <w:t>Uchida K</w:t>
      </w:r>
      <w:r>
        <w:t xml:space="preserve">, </w:t>
      </w:r>
      <w:proofErr w:type="spellStart"/>
      <w:r>
        <w:rPr>
          <w:b/>
          <w:bCs/>
        </w:rPr>
        <w:t>Aizawa</w:t>
      </w:r>
      <w:proofErr w:type="spellEnd"/>
      <w:r>
        <w:rPr>
          <w:b/>
          <w:bCs/>
        </w:rPr>
        <w:t xml:space="preserve"> S-I</w:t>
      </w:r>
      <w:r>
        <w:t xml:space="preserve">, </w:t>
      </w:r>
      <w:r>
        <w:rPr>
          <w:b/>
          <w:bCs/>
        </w:rPr>
        <w:t>Jarrell KF</w:t>
      </w:r>
      <w:r>
        <w:t xml:space="preserve">. 2015. Evidence that Biosynthesis of the Second and Third Sugars of the </w:t>
      </w:r>
      <w:proofErr w:type="spellStart"/>
      <w:r>
        <w:t>Archaellin</w:t>
      </w:r>
      <w:proofErr w:type="spellEnd"/>
      <w:r>
        <w:t xml:space="preserve"> </w:t>
      </w:r>
      <w:proofErr w:type="spellStart"/>
      <w:r>
        <w:t>Tetrasaccharide</w:t>
      </w:r>
      <w:proofErr w:type="spellEnd"/>
      <w:r>
        <w:t xml:space="preserve"> in the Archaeon </w:t>
      </w:r>
      <w:proofErr w:type="spellStart"/>
      <w:r>
        <w:rPr>
          <w:i/>
          <w:iCs/>
        </w:rPr>
        <w:t>Methanococcus</w:t>
      </w:r>
      <w:proofErr w:type="spellEnd"/>
      <w:r>
        <w:rPr>
          <w:i/>
          <w:iCs/>
        </w:rPr>
        <w:t xml:space="preserve"> maripaludis</w:t>
      </w:r>
      <w:r>
        <w:t xml:space="preserve"> </w:t>
      </w:r>
      <w:proofErr w:type="gramStart"/>
      <w:r>
        <w:t>Occurs</w:t>
      </w:r>
      <w:proofErr w:type="gramEnd"/>
      <w:r>
        <w:t xml:space="preserve"> by the Same Pathway Used by </w:t>
      </w:r>
      <w:r>
        <w:rPr>
          <w:i/>
          <w:iCs/>
        </w:rPr>
        <w:t>Pseudomonas aeruginosa</w:t>
      </w:r>
      <w:r>
        <w:t xml:space="preserve"> To Make a Di-N-Acetylated Sugar. J </w:t>
      </w:r>
      <w:proofErr w:type="spellStart"/>
      <w:r>
        <w:t>Bacteriol</w:t>
      </w:r>
      <w:proofErr w:type="spellEnd"/>
      <w:r>
        <w:t xml:space="preserve"> </w:t>
      </w:r>
      <w:r>
        <w:rPr>
          <w:b/>
          <w:bCs/>
        </w:rPr>
        <w:t>197</w:t>
      </w:r>
      <w:r>
        <w:t>:1668–1680.</w:t>
      </w:r>
    </w:p>
    <w:p w14:paraId="2E1B2BCE" w14:textId="77777777" w:rsidR="00571EEA" w:rsidRDefault="00571EEA" w:rsidP="00571EEA">
      <w:pPr>
        <w:pStyle w:val="Bibliography"/>
      </w:pPr>
      <w:r>
        <w:t xml:space="preserve">46. </w:t>
      </w:r>
      <w:r>
        <w:tab/>
      </w:r>
      <w:r>
        <w:rPr>
          <w:b/>
          <w:bCs/>
        </w:rPr>
        <w:t>Jain S</w:t>
      </w:r>
      <w:r>
        <w:t xml:space="preserve">, </w:t>
      </w:r>
      <w:proofErr w:type="spellStart"/>
      <w:r>
        <w:rPr>
          <w:b/>
          <w:bCs/>
        </w:rPr>
        <w:t>Caforio</w:t>
      </w:r>
      <w:proofErr w:type="spellEnd"/>
      <w:r>
        <w:rPr>
          <w:b/>
          <w:bCs/>
        </w:rPr>
        <w:t xml:space="preserve"> A</w:t>
      </w:r>
      <w:r>
        <w:t xml:space="preserve">, </w:t>
      </w:r>
      <w:proofErr w:type="spellStart"/>
      <w:r>
        <w:rPr>
          <w:b/>
          <w:bCs/>
        </w:rPr>
        <w:t>Driessen</w:t>
      </w:r>
      <w:proofErr w:type="spellEnd"/>
      <w:r>
        <w:rPr>
          <w:b/>
          <w:bCs/>
        </w:rPr>
        <w:t xml:space="preserve"> AJM</w:t>
      </w:r>
      <w:r>
        <w:t xml:space="preserve">. 2014. Biosynthesis of archaeal membrane ether lipids. Front </w:t>
      </w:r>
      <w:proofErr w:type="spellStart"/>
      <w:r>
        <w:t>Microbiol</w:t>
      </w:r>
      <w:proofErr w:type="spellEnd"/>
      <w:r>
        <w:t xml:space="preserve"> </w:t>
      </w:r>
      <w:r>
        <w:rPr>
          <w:b/>
          <w:bCs/>
        </w:rPr>
        <w:t>5</w:t>
      </w:r>
      <w:r>
        <w:t>.</w:t>
      </w:r>
    </w:p>
    <w:p w14:paraId="636C4577" w14:textId="77777777" w:rsidR="00571EEA" w:rsidRDefault="00571EEA" w:rsidP="00571EEA">
      <w:pPr>
        <w:pStyle w:val="Bibliography"/>
      </w:pPr>
      <w:r>
        <w:t xml:space="preserve">47. </w:t>
      </w:r>
      <w:r>
        <w:tab/>
      </w:r>
      <w:proofErr w:type="spellStart"/>
      <w:r>
        <w:rPr>
          <w:b/>
          <w:bCs/>
        </w:rPr>
        <w:t>Balderston</w:t>
      </w:r>
      <w:proofErr w:type="spellEnd"/>
      <w:r>
        <w:rPr>
          <w:b/>
          <w:bCs/>
        </w:rPr>
        <w:t xml:space="preserve"> WL</w:t>
      </w:r>
      <w:r>
        <w:t xml:space="preserve">, </w:t>
      </w:r>
      <w:r>
        <w:rPr>
          <w:b/>
          <w:bCs/>
        </w:rPr>
        <w:t>Payne WJ</w:t>
      </w:r>
      <w:r>
        <w:t xml:space="preserve">. 1976. Inhibition of methanogenesis in salt marsh sediments and whole-cell suspensions of methanogenic bacteria by nitrogen oxides. </w:t>
      </w:r>
      <w:proofErr w:type="spellStart"/>
      <w:r>
        <w:t>Appl</w:t>
      </w:r>
      <w:proofErr w:type="spellEnd"/>
      <w:r>
        <w:t xml:space="preserve"> Environ </w:t>
      </w:r>
      <w:proofErr w:type="spellStart"/>
      <w:r>
        <w:t>Microbiol</w:t>
      </w:r>
      <w:proofErr w:type="spellEnd"/>
      <w:r>
        <w:t xml:space="preserve"> </w:t>
      </w:r>
      <w:r>
        <w:rPr>
          <w:b/>
          <w:bCs/>
        </w:rPr>
        <w:t>32</w:t>
      </w:r>
      <w:r>
        <w:t>:264–269.</w:t>
      </w:r>
    </w:p>
    <w:p w14:paraId="4BB1D8F2" w14:textId="77777777" w:rsidR="00571EEA" w:rsidRDefault="00571EEA" w:rsidP="00571EEA">
      <w:pPr>
        <w:pStyle w:val="Bibliography"/>
      </w:pPr>
      <w:r>
        <w:t xml:space="preserve">48. </w:t>
      </w:r>
      <w:r>
        <w:tab/>
      </w:r>
      <w:proofErr w:type="spellStart"/>
      <w:r>
        <w:rPr>
          <w:b/>
          <w:bCs/>
        </w:rPr>
        <w:t>Gonnerman</w:t>
      </w:r>
      <w:proofErr w:type="spellEnd"/>
      <w:r>
        <w:rPr>
          <w:b/>
          <w:bCs/>
        </w:rPr>
        <w:t xml:space="preserve"> MC</w:t>
      </w:r>
      <w:r>
        <w:t xml:space="preserve">, </w:t>
      </w:r>
      <w:r>
        <w:rPr>
          <w:b/>
          <w:bCs/>
        </w:rPr>
        <w:t>Benedict MN</w:t>
      </w:r>
      <w:r>
        <w:t xml:space="preserve">, </w:t>
      </w:r>
      <w:r>
        <w:rPr>
          <w:b/>
          <w:bCs/>
        </w:rPr>
        <w:t>Feist AM</w:t>
      </w:r>
      <w:r>
        <w:t xml:space="preserve">, </w:t>
      </w:r>
      <w:r>
        <w:rPr>
          <w:b/>
          <w:bCs/>
        </w:rPr>
        <w:t>Metcalf WW</w:t>
      </w:r>
      <w:r>
        <w:t xml:space="preserve">, </w:t>
      </w:r>
      <w:r>
        <w:rPr>
          <w:b/>
          <w:bCs/>
        </w:rPr>
        <w:t>Price ND</w:t>
      </w:r>
      <w:r>
        <w:t xml:space="preserve">. 2013. </w:t>
      </w:r>
      <w:proofErr w:type="spellStart"/>
      <w:r>
        <w:t>Genomically</w:t>
      </w:r>
      <w:proofErr w:type="spellEnd"/>
      <w:r>
        <w:t xml:space="preserve"> and biochemically accurate metabolic reconstruction of </w:t>
      </w:r>
      <w:proofErr w:type="spellStart"/>
      <w:r>
        <w:rPr>
          <w:i/>
          <w:iCs/>
        </w:rPr>
        <w:t>Methanosarcina</w:t>
      </w:r>
      <w:proofErr w:type="spellEnd"/>
      <w:r>
        <w:rPr>
          <w:i/>
          <w:iCs/>
        </w:rPr>
        <w:t xml:space="preserve"> </w:t>
      </w:r>
      <w:proofErr w:type="spellStart"/>
      <w:r>
        <w:rPr>
          <w:i/>
          <w:iCs/>
        </w:rPr>
        <w:t>barkeri</w:t>
      </w:r>
      <w:proofErr w:type="spellEnd"/>
      <w:r>
        <w:t xml:space="preserve"> </w:t>
      </w:r>
      <w:proofErr w:type="spellStart"/>
      <w:r>
        <w:t>Fusaro</w:t>
      </w:r>
      <w:proofErr w:type="spellEnd"/>
      <w:r>
        <w:t xml:space="preserve">, iMG746. </w:t>
      </w:r>
      <w:proofErr w:type="spellStart"/>
      <w:r>
        <w:t>Biotechnol</w:t>
      </w:r>
      <w:proofErr w:type="spellEnd"/>
      <w:r>
        <w:t xml:space="preserve"> J </w:t>
      </w:r>
      <w:r>
        <w:rPr>
          <w:b/>
          <w:bCs/>
        </w:rPr>
        <w:t>8</w:t>
      </w:r>
      <w:r>
        <w:t>:1070–1079.</w:t>
      </w:r>
    </w:p>
    <w:p w14:paraId="00DC9947" w14:textId="77777777" w:rsidR="00571EEA" w:rsidRDefault="00571EEA" w:rsidP="00571EEA">
      <w:pPr>
        <w:pStyle w:val="Bibliography"/>
      </w:pPr>
      <w:r>
        <w:t xml:space="preserve">49. </w:t>
      </w:r>
      <w:r>
        <w:tab/>
      </w:r>
      <w:r>
        <w:rPr>
          <w:b/>
          <w:bCs/>
        </w:rPr>
        <w:t xml:space="preserve">Feist </w:t>
      </w:r>
      <w:proofErr w:type="gramStart"/>
      <w:r>
        <w:rPr>
          <w:b/>
          <w:bCs/>
        </w:rPr>
        <w:t>AM</w:t>
      </w:r>
      <w:proofErr w:type="gramEnd"/>
      <w:r>
        <w:t xml:space="preserve">, </w:t>
      </w:r>
      <w:r>
        <w:rPr>
          <w:b/>
          <w:bCs/>
        </w:rPr>
        <w:t>Henry CS</w:t>
      </w:r>
      <w:r>
        <w:t xml:space="preserve">, </w:t>
      </w:r>
      <w:r>
        <w:rPr>
          <w:b/>
          <w:bCs/>
        </w:rPr>
        <w:t>Reed JL</w:t>
      </w:r>
      <w:r>
        <w:t xml:space="preserve">, </w:t>
      </w:r>
      <w:proofErr w:type="spellStart"/>
      <w:r>
        <w:rPr>
          <w:b/>
          <w:bCs/>
        </w:rPr>
        <w:t>Krummenacker</w:t>
      </w:r>
      <w:proofErr w:type="spellEnd"/>
      <w:r>
        <w:rPr>
          <w:b/>
          <w:bCs/>
        </w:rPr>
        <w:t xml:space="preserve"> M</w:t>
      </w:r>
      <w:r>
        <w:t xml:space="preserve">, </w:t>
      </w:r>
      <w:r>
        <w:rPr>
          <w:b/>
          <w:bCs/>
        </w:rPr>
        <w:t>Joyce AR</w:t>
      </w:r>
      <w:r>
        <w:t xml:space="preserve">, </w:t>
      </w:r>
      <w:r>
        <w:rPr>
          <w:b/>
          <w:bCs/>
        </w:rPr>
        <w:t>Karp PD</w:t>
      </w:r>
      <w:r>
        <w:t xml:space="preserve">, </w:t>
      </w:r>
      <w:proofErr w:type="spellStart"/>
      <w:r>
        <w:rPr>
          <w:b/>
          <w:bCs/>
        </w:rPr>
        <w:t>Broadbelt</w:t>
      </w:r>
      <w:proofErr w:type="spellEnd"/>
      <w:r>
        <w:rPr>
          <w:b/>
          <w:bCs/>
        </w:rPr>
        <w:t xml:space="preserve"> LJ</w:t>
      </w:r>
      <w:r>
        <w:t xml:space="preserve">, </w:t>
      </w:r>
      <w:proofErr w:type="spellStart"/>
      <w:r>
        <w:rPr>
          <w:b/>
          <w:bCs/>
        </w:rPr>
        <w:t>Hatzimanikatis</w:t>
      </w:r>
      <w:proofErr w:type="spellEnd"/>
      <w:r>
        <w:rPr>
          <w:b/>
          <w:bCs/>
        </w:rPr>
        <w:t xml:space="preserve"> V</w:t>
      </w:r>
      <w:r>
        <w:t xml:space="preserve">, </w:t>
      </w:r>
      <w:proofErr w:type="spellStart"/>
      <w:r>
        <w:rPr>
          <w:b/>
          <w:bCs/>
        </w:rPr>
        <w:t>Palsson</w:t>
      </w:r>
      <w:proofErr w:type="spellEnd"/>
      <w:r>
        <w:rPr>
          <w:b/>
          <w:bCs/>
        </w:rPr>
        <w:t xml:space="preserve"> BØ</w:t>
      </w:r>
      <w:r>
        <w:t xml:space="preserve">. 2007. A genome-scale metabolic reconstruction for Escherichia coli K-12 MG1655 that accounts for 1260 ORFs and thermodynamic information. </w:t>
      </w:r>
      <w:proofErr w:type="spellStart"/>
      <w:proofErr w:type="gramStart"/>
      <w:r>
        <w:t>Mol</w:t>
      </w:r>
      <w:proofErr w:type="spellEnd"/>
      <w:r>
        <w:t xml:space="preserve"> </w:t>
      </w:r>
      <w:proofErr w:type="spellStart"/>
      <w:r>
        <w:t>Syst</w:t>
      </w:r>
      <w:proofErr w:type="spellEnd"/>
      <w:r>
        <w:t xml:space="preserve"> </w:t>
      </w:r>
      <w:proofErr w:type="spellStart"/>
      <w:r>
        <w:t>Biol</w:t>
      </w:r>
      <w:proofErr w:type="spellEnd"/>
      <w:r>
        <w:t xml:space="preserve"> </w:t>
      </w:r>
      <w:r>
        <w:rPr>
          <w:b/>
          <w:bCs/>
        </w:rPr>
        <w:t>3</w:t>
      </w:r>
      <w:r>
        <w:t>.</w:t>
      </w:r>
      <w:proofErr w:type="gramEnd"/>
    </w:p>
    <w:p w14:paraId="29F0F8B5" w14:textId="77777777" w:rsidR="00571EEA" w:rsidRDefault="00571EEA" w:rsidP="00571EEA">
      <w:pPr>
        <w:pStyle w:val="Bibliography"/>
      </w:pPr>
      <w:r>
        <w:lastRenderedPageBreak/>
        <w:t xml:space="preserve">50. </w:t>
      </w:r>
      <w:r>
        <w:tab/>
      </w:r>
      <w:r>
        <w:rPr>
          <w:b/>
          <w:bCs/>
        </w:rPr>
        <w:t>Orth JD</w:t>
      </w:r>
      <w:r>
        <w:t xml:space="preserve">, </w:t>
      </w:r>
      <w:r>
        <w:rPr>
          <w:b/>
          <w:bCs/>
        </w:rPr>
        <w:t>Conrad TM</w:t>
      </w:r>
      <w:r>
        <w:t xml:space="preserve">, </w:t>
      </w:r>
      <w:r>
        <w:rPr>
          <w:b/>
          <w:bCs/>
        </w:rPr>
        <w:t>Na J</w:t>
      </w:r>
      <w:r>
        <w:t xml:space="preserve">, </w:t>
      </w:r>
      <w:proofErr w:type="spellStart"/>
      <w:r>
        <w:rPr>
          <w:b/>
          <w:bCs/>
        </w:rPr>
        <w:t>Lerman</w:t>
      </w:r>
      <w:proofErr w:type="spellEnd"/>
      <w:r>
        <w:rPr>
          <w:b/>
          <w:bCs/>
        </w:rPr>
        <w:t xml:space="preserve"> JA</w:t>
      </w:r>
      <w:r>
        <w:t xml:space="preserve">, </w:t>
      </w:r>
      <w:r>
        <w:rPr>
          <w:b/>
          <w:bCs/>
        </w:rPr>
        <w:t>Nam H</w:t>
      </w:r>
      <w:r>
        <w:t xml:space="preserve">, </w:t>
      </w:r>
      <w:r>
        <w:rPr>
          <w:b/>
          <w:bCs/>
        </w:rPr>
        <w:t>Feist AM</w:t>
      </w:r>
      <w:r>
        <w:t xml:space="preserve">, </w:t>
      </w:r>
      <w:proofErr w:type="spellStart"/>
      <w:r>
        <w:rPr>
          <w:b/>
          <w:bCs/>
        </w:rPr>
        <w:t>Palsson</w:t>
      </w:r>
      <w:proofErr w:type="spellEnd"/>
      <w:r>
        <w:rPr>
          <w:b/>
          <w:bCs/>
        </w:rPr>
        <w:t xml:space="preserve"> BO</w:t>
      </w:r>
      <w:r>
        <w:t xml:space="preserve">. 2014. A comprehensive genome-scale reconstruction of </w:t>
      </w:r>
      <w:r>
        <w:rPr>
          <w:i/>
          <w:iCs/>
        </w:rPr>
        <w:t>Escherichia coli</w:t>
      </w:r>
      <w:r>
        <w:t xml:space="preserve"> metabolism--2011. </w:t>
      </w:r>
      <w:proofErr w:type="spellStart"/>
      <w:r>
        <w:t>Mol</w:t>
      </w:r>
      <w:proofErr w:type="spellEnd"/>
      <w:r>
        <w:t xml:space="preserve"> </w:t>
      </w:r>
      <w:proofErr w:type="spellStart"/>
      <w:r>
        <w:t>Syst</w:t>
      </w:r>
      <w:proofErr w:type="spellEnd"/>
      <w:r>
        <w:t xml:space="preserve"> </w:t>
      </w:r>
      <w:proofErr w:type="spellStart"/>
      <w:r>
        <w:t>Biol</w:t>
      </w:r>
      <w:proofErr w:type="spellEnd"/>
      <w:r>
        <w:t xml:space="preserve"> </w:t>
      </w:r>
      <w:r>
        <w:rPr>
          <w:b/>
          <w:bCs/>
        </w:rPr>
        <w:t>7</w:t>
      </w:r>
      <w:r>
        <w:t>:535–535.</w:t>
      </w:r>
    </w:p>
    <w:p w14:paraId="1C820F46" w14:textId="77777777" w:rsidR="00571EEA" w:rsidRDefault="00571EEA" w:rsidP="00571EEA">
      <w:pPr>
        <w:pStyle w:val="Bibliography"/>
      </w:pPr>
      <w:r>
        <w:t xml:space="preserve">51. </w:t>
      </w:r>
      <w:r>
        <w:tab/>
      </w:r>
      <w:r>
        <w:rPr>
          <w:b/>
          <w:bCs/>
        </w:rPr>
        <w:t>Sarmiento F</w:t>
      </w:r>
      <w:r>
        <w:t xml:space="preserve">, </w:t>
      </w:r>
      <w:proofErr w:type="spellStart"/>
      <w:r>
        <w:rPr>
          <w:b/>
          <w:bCs/>
        </w:rPr>
        <w:t>Mrázek</w:t>
      </w:r>
      <w:proofErr w:type="spellEnd"/>
      <w:r>
        <w:rPr>
          <w:b/>
          <w:bCs/>
        </w:rPr>
        <w:t xml:space="preserve"> J</w:t>
      </w:r>
      <w:r>
        <w:t xml:space="preserve">, </w:t>
      </w:r>
      <w:r>
        <w:rPr>
          <w:b/>
          <w:bCs/>
        </w:rPr>
        <w:t>Whitman WB</w:t>
      </w:r>
      <w:r>
        <w:t xml:space="preserve">. 2013. Genome-scale analysis of gene function in the hydrogenotrophic methanogenic archaeon </w:t>
      </w:r>
      <w:proofErr w:type="spellStart"/>
      <w:r>
        <w:rPr>
          <w:i/>
          <w:iCs/>
        </w:rPr>
        <w:t>Methanococcus</w:t>
      </w:r>
      <w:proofErr w:type="spellEnd"/>
      <w:r>
        <w:rPr>
          <w:i/>
          <w:iCs/>
        </w:rPr>
        <w:t xml:space="preserve"> maripaludis</w:t>
      </w:r>
      <w:r>
        <w:t xml:space="preserve">. Proc Natl </w:t>
      </w:r>
      <w:proofErr w:type="spellStart"/>
      <w:r>
        <w:t>Acad</w:t>
      </w:r>
      <w:proofErr w:type="spellEnd"/>
      <w:r>
        <w:t xml:space="preserve"> </w:t>
      </w:r>
      <w:proofErr w:type="spellStart"/>
      <w:r>
        <w:t>Sci</w:t>
      </w:r>
      <w:proofErr w:type="spellEnd"/>
      <w:r>
        <w:t xml:space="preserve"> </w:t>
      </w:r>
      <w:r>
        <w:rPr>
          <w:b/>
          <w:bCs/>
        </w:rPr>
        <w:t>110</w:t>
      </w:r>
      <w:r>
        <w:t>:4726–4731.</w:t>
      </w:r>
    </w:p>
    <w:p w14:paraId="4490B567" w14:textId="77777777" w:rsidR="00571EEA" w:rsidRDefault="00571EEA" w:rsidP="00571EEA">
      <w:pPr>
        <w:pStyle w:val="Bibliography"/>
      </w:pPr>
      <w:r>
        <w:t xml:space="preserve">52. </w:t>
      </w:r>
      <w:r>
        <w:tab/>
      </w:r>
      <w:proofErr w:type="spellStart"/>
      <w:r>
        <w:rPr>
          <w:b/>
          <w:bCs/>
        </w:rPr>
        <w:t>Degtyarenko</w:t>
      </w:r>
      <w:proofErr w:type="spellEnd"/>
      <w:r>
        <w:rPr>
          <w:b/>
          <w:bCs/>
        </w:rPr>
        <w:t xml:space="preserve"> K</w:t>
      </w:r>
      <w:r>
        <w:t xml:space="preserve">, </w:t>
      </w:r>
      <w:r>
        <w:rPr>
          <w:b/>
          <w:bCs/>
        </w:rPr>
        <w:t>Matos P de</w:t>
      </w:r>
      <w:r>
        <w:t xml:space="preserve">, </w:t>
      </w:r>
      <w:r>
        <w:rPr>
          <w:b/>
          <w:bCs/>
        </w:rPr>
        <w:t>Ennis M</w:t>
      </w:r>
      <w:r>
        <w:t xml:space="preserve">, </w:t>
      </w:r>
      <w:r>
        <w:rPr>
          <w:b/>
          <w:bCs/>
        </w:rPr>
        <w:t>Hastings J</w:t>
      </w:r>
      <w:r>
        <w:t xml:space="preserve">, </w:t>
      </w:r>
      <w:proofErr w:type="spellStart"/>
      <w:r>
        <w:rPr>
          <w:b/>
          <w:bCs/>
        </w:rPr>
        <w:t>Zbinden</w:t>
      </w:r>
      <w:proofErr w:type="spellEnd"/>
      <w:r>
        <w:rPr>
          <w:b/>
          <w:bCs/>
        </w:rPr>
        <w:t xml:space="preserve"> M</w:t>
      </w:r>
      <w:r>
        <w:t xml:space="preserve">, </w:t>
      </w:r>
      <w:proofErr w:type="spellStart"/>
      <w:r>
        <w:rPr>
          <w:b/>
          <w:bCs/>
        </w:rPr>
        <w:t>McNaught</w:t>
      </w:r>
      <w:proofErr w:type="spellEnd"/>
      <w:r>
        <w:rPr>
          <w:b/>
          <w:bCs/>
        </w:rPr>
        <w:t xml:space="preserve"> A</w:t>
      </w:r>
      <w:r>
        <w:t xml:space="preserve">, </w:t>
      </w:r>
      <w:proofErr w:type="spellStart"/>
      <w:r>
        <w:rPr>
          <w:b/>
          <w:bCs/>
        </w:rPr>
        <w:t>Alcántara</w:t>
      </w:r>
      <w:proofErr w:type="spellEnd"/>
      <w:r>
        <w:rPr>
          <w:b/>
          <w:bCs/>
        </w:rPr>
        <w:t xml:space="preserve"> R</w:t>
      </w:r>
      <w:r>
        <w:t xml:space="preserve">, </w:t>
      </w:r>
      <w:proofErr w:type="spellStart"/>
      <w:r>
        <w:rPr>
          <w:b/>
          <w:bCs/>
        </w:rPr>
        <w:t>Darsow</w:t>
      </w:r>
      <w:proofErr w:type="spellEnd"/>
      <w:r>
        <w:rPr>
          <w:b/>
          <w:bCs/>
        </w:rPr>
        <w:t xml:space="preserve"> M</w:t>
      </w:r>
      <w:r>
        <w:t xml:space="preserve">, </w:t>
      </w:r>
      <w:proofErr w:type="spellStart"/>
      <w:r>
        <w:rPr>
          <w:b/>
          <w:bCs/>
        </w:rPr>
        <w:t>Guedj</w:t>
      </w:r>
      <w:proofErr w:type="spellEnd"/>
      <w:r>
        <w:rPr>
          <w:b/>
          <w:bCs/>
        </w:rPr>
        <w:t xml:space="preserve"> M</w:t>
      </w:r>
      <w:r>
        <w:t xml:space="preserve">, </w:t>
      </w:r>
      <w:proofErr w:type="spellStart"/>
      <w:r>
        <w:rPr>
          <w:b/>
          <w:bCs/>
        </w:rPr>
        <w:t>Ashburner</w:t>
      </w:r>
      <w:proofErr w:type="spellEnd"/>
      <w:r>
        <w:rPr>
          <w:b/>
          <w:bCs/>
        </w:rPr>
        <w:t xml:space="preserve"> M</w:t>
      </w:r>
      <w:r>
        <w:t xml:space="preserve">. 2008. </w:t>
      </w:r>
      <w:proofErr w:type="spellStart"/>
      <w:r>
        <w:t>ChEBI</w:t>
      </w:r>
      <w:proofErr w:type="spellEnd"/>
      <w:r>
        <w:t xml:space="preserve">: a database and ontology for chemical entities of biological interest. Nucleic Acids Res </w:t>
      </w:r>
      <w:r>
        <w:rPr>
          <w:b/>
          <w:bCs/>
        </w:rPr>
        <w:t>36</w:t>
      </w:r>
      <w:r>
        <w:t>:D344–D350.</w:t>
      </w:r>
    </w:p>
    <w:p w14:paraId="7E8BFEC1" w14:textId="77777777" w:rsidR="00571EEA" w:rsidRDefault="00571EEA" w:rsidP="00571EEA">
      <w:pPr>
        <w:pStyle w:val="Bibliography"/>
      </w:pPr>
      <w:r>
        <w:t xml:space="preserve">53. </w:t>
      </w:r>
      <w:r>
        <w:tab/>
      </w:r>
      <w:proofErr w:type="spellStart"/>
      <w:r>
        <w:rPr>
          <w:b/>
          <w:bCs/>
        </w:rPr>
        <w:t>Hucka</w:t>
      </w:r>
      <w:proofErr w:type="spellEnd"/>
      <w:r>
        <w:rPr>
          <w:b/>
          <w:bCs/>
        </w:rPr>
        <w:t xml:space="preserve"> M</w:t>
      </w:r>
      <w:r>
        <w:t xml:space="preserve">, </w:t>
      </w:r>
      <w:r>
        <w:rPr>
          <w:b/>
          <w:bCs/>
        </w:rPr>
        <w:t>Finney A</w:t>
      </w:r>
      <w:r>
        <w:t xml:space="preserve">, </w:t>
      </w:r>
      <w:proofErr w:type="spellStart"/>
      <w:r>
        <w:rPr>
          <w:b/>
          <w:bCs/>
        </w:rPr>
        <w:t>Sauro</w:t>
      </w:r>
      <w:proofErr w:type="spellEnd"/>
      <w:r>
        <w:rPr>
          <w:b/>
          <w:bCs/>
        </w:rPr>
        <w:t xml:space="preserve"> HM</w:t>
      </w:r>
      <w:r>
        <w:t xml:space="preserve">, </w:t>
      </w:r>
      <w:proofErr w:type="spellStart"/>
      <w:r>
        <w:rPr>
          <w:b/>
          <w:bCs/>
        </w:rPr>
        <w:t>Bolouri</w:t>
      </w:r>
      <w:proofErr w:type="spellEnd"/>
      <w:r>
        <w:rPr>
          <w:b/>
          <w:bCs/>
        </w:rPr>
        <w:t xml:space="preserve"> H</w:t>
      </w:r>
      <w:r>
        <w:t xml:space="preserve">, </w:t>
      </w:r>
      <w:r>
        <w:rPr>
          <w:b/>
          <w:bCs/>
        </w:rPr>
        <w:t>Doyle JC</w:t>
      </w:r>
      <w:r>
        <w:t xml:space="preserve">, </w:t>
      </w:r>
      <w:r>
        <w:rPr>
          <w:b/>
          <w:bCs/>
        </w:rPr>
        <w:t>Kitano H</w:t>
      </w:r>
      <w:r>
        <w:t xml:space="preserve">, </w:t>
      </w:r>
      <w:r>
        <w:rPr>
          <w:b/>
          <w:bCs/>
        </w:rPr>
        <w:t>Forum  and the rest of the S</w:t>
      </w:r>
      <w:r>
        <w:t xml:space="preserve">, </w:t>
      </w:r>
      <w:r>
        <w:rPr>
          <w:b/>
          <w:bCs/>
        </w:rPr>
        <w:t>Arkin AP</w:t>
      </w:r>
      <w:r>
        <w:t xml:space="preserve">, </w:t>
      </w:r>
      <w:r>
        <w:rPr>
          <w:b/>
          <w:bCs/>
        </w:rPr>
        <w:t>Bornstein BJ</w:t>
      </w:r>
      <w:r>
        <w:t xml:space="preserve">, </w:t>
      </w:r>
      <w:r>
        <w:rPr>
          <w:b/>
          <w:bCs/>
        </w:rPr>
        <w:t>Bray D</w:t>
      </w:r>
      <w:r>
        <w:t xml:space="preserve">, </w:t>
      </w:r>
      <w:r>
        <w:rPr>
          <w:b/>
          <w:bCs/>
        </w:rPr>
        <w:t>Cornish-Bowden A</w:t>
      </w:r>
      <w:r>
        <w:t xml:space="preserve">, </w:t>
      </w:r>
      <w:r>
        <w:rPr>
          <w:b/>
          <w:bCs/>
        </w:rPr>
        <w:t>Cuellar AA</w:t>
      </w:r>
      <w:r>
        <w:t xml:space="preserve">, </w:t>
      </w:r>
      <w:proofErr w:type="spellStart"/>
      <w:r>
        <w:rPr>
          <w:b/>
          <w:bCs/>
        </w:rPr>
        <w:t>Dronov</w:t>
      </w:r>
      <w:proofErr w:type="spellEnd"/>
      <w:r>
        <w:rPr>
          <w:b/>
          <w:bCs/>
        </w:rPr>
        <w:t xml:space="preserve"> S</w:t>
      </w:r>
      <w:r>
        <w:t xml:space="preserve">, </w:t>
      </w:r>
      <w:r>
        <w:rPr>
          <w:b/>
          <w:bCs/>
        </w:rPr>
        <w:t>Gilles ED</w:t>
      </w:r>
      <w:r>
        <w:t xml:space="preserve">, </w:t>
      </w:r>
      <w:proofErr w:type="spellStart"/>
      <w:r>
        <w:rPr>
          <w:b/>
          <w:bCs/>
        </w:rPr>
        <w:t>Ginkel</w:t>
      </w:r>
      <w:proofErr w:type="spellEnd"/>
      <w:r>
        <w:rPr>
          <w:b/>
          <w:bCs/>
        </w:rPr>
        <w:t xml:space="preserve"> M</w:t>
      </w:r>
      <w:r>
        <w:t xml:space="preserve">, </w:t>
      </w:r>
      <w:proofErr w:type="spellStart"/>
      <w:r>
        <w:rPr>
          <w:b/>
          <w:bCs/>
        </w:rPr>
        <w:t>Gor</w:t>
      </w:r>
      <w:proofErr w:type="spellEnd"/>
      <w:r>
        <w:rPr>
          <w:b/>
          <w:bCs/>
        </w:rPr>
        <w:t xml:space="preserve"> V</w:t>
      </w:r>
      <w:r>
        <w:t xml:space="preserve">, </w:t>
      </w:r>
      <w:proofErr w:type="spellStart"/>
      <w:r>
        <w:rPr>
          <w:b/>
          <w:bCs/>
        </w:rPr>
        <w:t>Goryanin</w:t>
      </w:r>
      <w:proofErr w:type="spellEnd"/>
      <w:r>
        <w:rPr>
          <w:b/>
          <w:bCs/>
        </w:rPr>
        <w:t xml:space="preserve"> II</w:t>
      </w:r>
      <w:r>
        <w:t xml:space="preserve">, </w:t>
      </w:r>
      <w:r>
        <w:rPr>
          <w:b/>
          <w:bCs/>
        </w:rPr>
        <w:t>Hedley WJ</w:t>
      </w:r>
      <w:r>
        <w:t xml:space="preserve">, </w:t>
      </w:r>
      <w:proofErr w:type="spellStart"/>
      <w:r>
        <w:rPr>
          <w:b/>
          <w:bCs/>
        </w:rPr>
        <w:t>Hodgman</w:t>
      </w:r>
      <w:proofErr w:type="spellEnd"/>
      <w:r>
        <w:rPr>
          <w:b/>
          <w:bCs/>
        </w:rPr>
        <w:t xml:space="preserve"> TC</w:t>
      </w:r>
      <w:r>
        <w:t xml:space="preserve">, </w:t>
      </w:r>
      <w:proofErr w:type="spellStart"/>
      <w:r>
        <w:rPr>
          <w:b/>
          <w:bCs/>
        </w:rPr>
        <w:t>Hofmeyr</w:t>
      </w:r>
      <w:proofErr w:type="spellEnd"/>
      <w:r>
        <w:rPr>
          <w:b/>
          <w:bCs/>
        </w:rPr>
        <w:t xml:space="preserve"> J-H</w:t>
      </w:r>
      <w:r>
        <w:t xml:space="preserve">, </w:t>
      </w:r>
      <w:r>
        <w:rPr>
          <w:b/>
          <w:bCs/>
        </w:rPr>
        <w:t>Hunter PJ</w:t>
      </w:r>
      <w:r>
        <w:t xml:space="preserve">, </w:t>
      </w:r>
      <w:proofErr w:type="spellStart"/>
      <w:r>
        <w:rPr>
          <w:b/>
          <w:bCs/>
        </w:rPr>
        <w:t>Juty</w:t>
      </w:r>
      <w:proofErr w:type="spellEnd"/>
      <w:r>
        <w:rPr>
          <w:b/>
          <w:bCs/>
        </w:rPr>
        <w:t xml:space="preserve"> NS</w:t>
      </w:r>
      <w:r>
        <w:t xml:space="preserve">, </w:t>
      </w:r>
      <w:proofErr w:type="spellStart"/>
      <w:r>
        <w:rPr>
          <w:b/>
          <w:bCs/>
        </w:rPr>
        <w:t>Kasberger</w:t>
      </w:r>
      <w:proofErr w:type="spellEnd"/>
      <w:r>
        <w:rPr>
          <w:b/>
          <w:bCs/>
        </w:rPr>
        <w:t xml:space="preserve"> JL</w:t>
      </w:r>
      <w:r>
        <w:t xml:space="preserve">, </w:t>
      </w:r>
      <w:proofErr w:type="spellStart"/>
      <w:r>
        <w:rPr>
          <w:b/>
          <w:bCs/>
        </w:rPr>
        <w:t>Kremling</w:t>
      </w:r>
      <w:proofErr w:type="spellEnd"/>
      <w:r>
        <w:rPr>
          <w:b/>
          <w:bCs/>
        </w:rPr>
        <w:t xml:space="preserve"> A</w:t>
      </w:r>
      <w:r>
        <w:t xml:space="preserve">, </w:t>
      </w:r>
      <w:proofErr w:type="spellStart"/>
      <w:r>
        <w:rPr>
          <w:b/>
          <w:bCs/>
        </w:rPr>
        <w:t>Kummer</w:t>
      </w:r>
      <w:proofErr w:type="spellEnd"/>
      <w:r>
        <w:rPr>
          <w:b/>
          <w:bCs/>
        </w:rPr>
        <w:t xml:space="preserve"> U</w:t>
      </w:r>
      <w:r>
        <w:t xml:space="preserve">, </w:t>
      </w:r>
      <w:proofErr w:type="spellStart"/>
      <w:r>
        <w:rPr>
          <w:b/>
          <w:bCs/>
        </w:rPr>
        <w:t>Novère</w:t>
      </w:r>
      <w:proofErr w:type="spellEnd"/>
      <w:r>
        <w:rPr>
          <w:b/>
          <w:bCs/>
        </w:rPr>
        <w:t xml:space="preserve"> NL</w:t>
      </w:r>
      <w:r>
        <w:t xml:space="preserve">, </w:t>
      </w:r>
      <w:r>
        <w:rPr>
          <w:b/>
          <w:bCs/>
        </w:rPr>
        <w:t>Loew LM</w:t>
      </w:r>
      <w:r>
        <w:t xml:space="preserve">, </w:t>
      </w:r>
      <w:r>
        <w:rPr>
          <w:b/>
          <w:bCs/>
        </w:rPr>
        <w:t>Lucio D</w:t>
      </w:r>
      <w:r>
        <w:t xml:space="preserve">, </w:t>
      </w:r>
      <w:r>
        <w:rPr>
          <w:b/>
          <w:bCs/>
        </w:rPr>
        <w:t>Mendes P</w:t>
      </w:r>
      <w:r>
        <w:t xml:space="preserve">, </w:t>
      </w:r>
      <w:r>
        <w:rPr>
          <w:b/>
          <w:bCs/>
        </w:rPr>
        <w:t>Minch E</w:t>
      </w:r>
      <w:r>
        <w:t xml:space="preserve">, </w:t>
      </w:r>
      <w:proofErr w:type="spellStart"/>
      <w:r>
        <w:rPr>
          <w:b/>
          <w:bCs/>
        </w:rPr>
        <w:t>Mjolsness</w:t>
      </w:r>
      <w:proofErr w:type="spellEnd"/>
      <w:r>
        <w:rPr>
          <w:b/>
          <w:bCs/>
        </w:rPr>
        <w:t xml:space="preserve"> ED</w:t>
      </w:r>
      <w:r>
        <w:t xml:space="preserve">, </w:t>
      </w:r>
      <w:r>
        <w:rPr>
          <w:b/>
          <w:bCs/>
        </w:rPr>
        <w:t>Nakayama Y</w:t>
      </w:r>
      <w:r>
        <w:t xml:space="preserve">, </w:t>
      </w:r>
      <w:r>
        <w:rPr>
          <w:b/>
          <w:bCs/>
        </w:rPr>
        <w:t>Nelson MR</w:t>
      </w:r>
      <w:r>
        <w:t xml:space="preserve">, </w:t>
      </w:r>
      <w:r>
        <w:rPr>
          <w:b/>
          <w:bCs/>
        </w:rPr>
        <w:t>Nielsen PF</w:t>
      </w:r>
      <w:r>
        <w:t xml:space="preserve">, </w:t>
      </w:r>
      <w:r>
        <w:rPr>
          <w:b/>
          <w:bCs/>
        </w:rPr>
        <w:t>Sakurada T</w:t>
      </w:r>
      <w:r>
        <w:t xml:space="preserve">, </w:t>
      </w:r>
      <w:proofErr w:type="spellStart"/>
      <w:r>
        <w:rPr>
          <w:b/>
          <w:bCs/>
        </w:rPr>
        <w:t>Schaff</w:t>
      </w:r>
      <w:proofErr w:type="spellEnd"/>
      <w:r>
        <w:rPr>
          <w:b/>
          <w:bCs/>
        </w:rPr>
        <w:t xml:space="preserve"> JC</w:t>
      </w:r>
      <w:r>
        <w:t xml:space="preserve">, </w:t>
      </w:r>
      <w:r>
        <w:rPr>
          <w:b/>
          <w:bCs/>
        </w:rPr>
        <w:t>Shapiro BE</w:t>
      </w:r>
      <w:r>
        <w:t xml:space="preserve">, </w:t>
      </w:r>
      <w:r>
        <w:rPr>
          <w:b/>
          <w:bCs/>
        </w:rPr>
        <w:t>Shimizu TS</w:t>
      </w:r>
      <w:r>
        <w:t xml:space="preserve">, </w:t>
      </w:r>
      <w:r>
        <w:rPr>
          <w:b/>
          <w:bCs/>
        </w:rPr>
        <w:t>Spence HD</w:t>
      </w:r>
      <w:r>
        <w:t xml:space="preserve">, </w:t>
      </w:r>
      <w:proofErr w:type="spellStart"/>
      <w:r>
        <w:rPr>
          <w:b/>
          <w:bCs/>
        </w:rPr>
        <w:t>Stelling</w:t>
      </w:r>
      <w:proofErr w:type="spellEnd"/>
      <w:r>
        <w:rPr>
          <w:b/>
          <w:bCs/>
        </w:rPr>
        <w:t xml:space="preserve"> J</w:t>
      </w:r>
      <w:r>
        <w:t xml:space="preserve">, </w:t>
      </w:r>
      <w:r>
        <w:rPr>
          <w:b/>
          <w:bCs/>
        </w:rPr>
        <w:t>Takahashi K</w:t>
      </w:r>
      <w:r>
        <w:t xml:space="preserve">, </w:t>
      </w:r>
      <w:r>
        <w:rPr>
          <w:b/>
          <w:bCs/>
        </w:rPr>
        <w:t>Tomita M</w:t>
      </w:r>
      <w:r>
        <w:t xml:space="preserve">, </w:t>
      </w:r>
      <w:r>
        <w:rPr>
          <w:b/>
          <w:bCs/>
        </w:rPr>
        <w:t>Wagner J</w:t>
      </w:r>
      <w:r>
        <w:t xml:space="preserve">, </w:t>
      </w:r>
      <w:r>
        <w:rPr>
          <w:b/>
          <w:bCs/>
        </w:rPr>
        <w:t>Wang J</w:t>
      </w:r>
      <w:r>
        <w:t xml:space="preserve">. 2003. The systems biology markup language (SBML): a medium for representation and exchange of biochemical network models. Bioinformatics </w:t>
      </w:r>
      <w:r>
        <w:rPr>
          <w:b/>
          <w:bCs/>
        </w:rPr>
        <w:t>19</w:t>
      </w:r>
      <w:r>
        <w:t>:524–531.</w:t>
      </w:r>
    </w:p>
    <w:p w14:paraId="5BB91B89" w14:textId="77777777" w:rsidR="00571EEA" w:rsidRDefault="00571EEA" w:rsidP="00571EEA">
      <w:pPr>
        <w:pStyle w:val="Bibliography"/>
      </w:pPr>
      <w:r>
        <w:t xml:space="preserve">54. </w:t>
      </w:r>
      <w:r>
        <w:tab/>
      </w:r>
      <w:r>
        <w:rPr>
          <w:b/>
          <w:bCs/>
        </w:rPr>
        <w:t>Benedict MN</w:t>
      </w:r>
      <w:r>
        <w:t xml:space="preserve">, </w:t>
      </w:r>
      <w:proofErr w:type="spellStart"/>
      <w:r>
        <w:rPr>
          <w:b/>
          <w:bCs/>
        </w:rPr>
        <w:t>Gonnerman</w:t>
      </w:r>
      <w:proofErr w:type="spellEnd"/>
      <w:r>
        <w:rPr>
          <w:b/>
          <w:bCs/>
        </w:rPr>
        <w:t xml:space="preserve"> MC</w:t>
      </w:r>
      <w:r>
        <w:t xml:space="preserve">, </w:t>
      </w:r>
      <w:r>
        <w:rPr>
          <w:b/>
          <w:bCs/>
        </w:rPr>
        <w:t>Metcalf WW</w:t>
      </w:r>
      <w:r>
        <w:t xml:space="preserve">, </w:t>
      </w:r>
      <w:r>
        <w:rPr>
          <w:b/>
          <w:bCs/>
        </w:rPr>
        <w:t>Price ND</w:t>
      </w:r>
      <w:r>
        <w:t xml:space="preserve">. 2012. Genome-Scale Metabolic Reconstruction and Hypothesis Testing in the Methanogenic Archaeon </w:t>
      </w:r>
      <w:proofErr w:type="spellStart"/>
      <w:r>
        <w:rPr>
          <w:i/>
          <w:iCs/>
        </w:rPr>
        <w:t>Methanosarcina</w:t>
      </w:r>
      <w:proofErr w:type="spellEnd"/>
      <w:r>
        <w:rPr>
          <w:i/>
          <w:iCs/>
        </w:rPr>
        <w:t xml:space="preserve"> </w:t>
      </w:r>
      <w:proofErr w:type="spellStart"/>
      <w:r>
        <w:rPr>
          <w:i/>
          <w:iCs/>
        </w:rPr>
        <w:t>acetivorans</w:t>
      </w:r>
      <w:proofErr w:type="spellEnd"/>
      <w:r>
        <w:t xml:space="preserve"> C2A. J </w:t>
      </w:r>
      <w:proofErr w:type="spellStart"/>
      <w:r>
        <w:t>Bacteriol</w:t>
      </w:r>
      <w:proofErr w:type="spellEnd"/>
      <w:r>
        <w:t xml:space="preserve"> </w:t>
      </w:r>
      <w:r>
        <w:rPr>
          <w:b/>
          <w:bCs/>
        </w:rPr>
        <w:t>194</w:t>
      </w:r>
      <w:r>
        <w:t>:855–865.</w:t>
      </w:r>
    </w:p>
    <w:p w14:paraId="277AEFBD" w14:textId="0A37ACD1" w:rsidR="000B43BF" w:rsidRDefault="00A40676" w:rsidP="0026382C">
      <w:pPr>
        <w:pStyle w:val="Bibliography"/>
      </w:pPr>
      <w:r>
        <w:lastRenderedPageBreak/>
        <w:fldChar w:fldCharType="end"/>
      </w:r>
    </w:p>
    <w:p w14:paraId="25D562DC" w14:textId="77777777" w:rsidR="000B43BF" w:rsidRDefault="000B43BF">
      <w:pPr>
        <w:rPr>
          <w:rFonts w:asciiTheme="majorHAnsi" w:eastAsiaTheme="majorEastAsia" w:hAnsiTheme="majorHAnsi" w:cstheme="majorBidi"/>
          <w:b/>
          <w:bCs/>
          <w:color w:val="365F91" w:themeColor="accent1" w:themeShade="BF"/>
          <w:sz w:val="28"/>
          <w:szCs w:val="28"/>
        </w:rPr>
      </w:pPr>
      <w:r>
        <w:br w:type="page"/>
      </w:r>
    </w:p>
    <w:p w14:paraId="0B75364F" w14:textId="713D1E0B" w:rsidR="006118BA" w:rsidRDefault="00070CFD" w:rsidP="000B43BF">
      <w:pPr>
        <w:pStyle w:val="Heading1"/>
      </w:pPr>
      <w:r>
        <w:lastRenderedPageBreak/>
        <w:t xml:space="preserve">Tables and </w:t>
      </w:r>
      <w:r w:rsidR="007D1D19">
        <w:t>Figures</w:t>
      </w:r>
    </w:p>
    <w:tbl>
      <w:tblPr>
        <w:tblW w:w="8900" w:type="dxa"/>
        <w:tblInd w:w="93" w:type="dxa"/>
        <w:tblLook w:val="04A0" w:firstRow="1" w:lastRow="0" w:firstColumn="1" w:lastColumn="0" w:noHBand="0" w:noVBand="1"/>
      </w:tblPr>
      <w:tblGrid>
        <w:gridCol w:w="8900"/>
      </w:tblGrid>
      <w:tr w:rsidR="006118BA" w:rsidRPr="006118BA" w14:paraId="63D15BBE" w14:textId="77777777" w:rsidTr="00B55FE2">
        <w:trPr>
          <w:trHeight w:val="300"/>
        </w:trPr>
        <w:tc>
          <w:tcPr>
            <w:tcW w:w="8900" w:type="dxa"/>
            <w:tcBorders>
              <w:top w:val="single" w:sz="4" w:space="0" w:color="auto"/>
              <w:left w:val="nil"/>
              <w:bottom w:val="single" w:sz="4" w:space="0" w:color="auto"/>
              <w:right w:val="nil"/>
            </w:tcBorders>
            <w:vAlign w:val="center"/>
            <w:hideMark/>
          </w:tcPr>
          <w:p w14:paraId="7CE2F1C9" w14:textId="77777777" w:rsidR="006118BA" w:rsidRDefault="006118BA" w:rsidP="006118BA">
            <w:pPr>
              <w:keepNext/>
              <w:spacing w:after="0" w:line="240" w:lineRule="auto"/>
              <w:rPr>
                <w:rFonts w:ascii="Calibri" w:eastAsia="Times New Roman" w:hAnsi="Calibri" w:cs="Times New Roman"/>
                <w:color w:val="000000"/>
                <w:sz w:val="22"/>
              </w:rPr>
            </w:pPr>
          </w:p>
          <w:tbl>
            <w:tblPr>
              <w:tblW w:w="7900" w:type="dxa"/>
              <w:tblLook w:val="04A0" w:firstRow="1" w:lastRow="0" w:firstColumn="1" w:lastColumn="0" w:noHBand="0" w:noVBand="1"/>
            </w:tblPr>
            <w:tblGrid>
              <w:gridCol w:w="5040"/>
              <w:gridCol w:w="2860"/>
            </w:tblGrid>
            <w:tr w:rsidR="00B55FE2" w:rsidRPr="00B55FE2" w14:paraId="1844C226" w14:textId="77777777" w:rsidTr="00B55FE2">
              <w:trPr>
                <w:trHeight w:val="300"/>
              </w:trPr>
              <w:tc>
                <w:tcPr>
                  <w:tcW w:w="7900" w:type="dxa"/>
                  <w:gridSpan w:val="2"/>
                  <w:tcBorders>
                    <w:top w:val="single" w:sz="4" w:space="0" w:color="auto"/>
                    <w:left w:val="nil"/>
                    <w:bottom w:val="single" w:sz="4" w:space="0" w:color="auto"/>
                    <w:right w:val="nil"/>
                  </w:tcBorders>
                  <w:shd w:val="clear" w:color="auto" w:fill="auto"/>
                  <w:noWrap/>
                  <w:vAlign w:val="bottom"/>
                  <w:hideMark/>
                </w:tcPr>
                <w:p w14:paraId="7296A4FF" w14:textId="77777777" w:rsidR="00B55FE2" w:rsidRPr="00B55FE2" w:rsidRDefault="00B55FE2" w:rsidP="00B55FE2">
                  <w:pPr>
                    <w:spacing w:after="0" w:line="240" w:lineRule="auto"/>
                    <w:jc w:val="center"/>
                    <w:rPr>
                      <w:rFonts w:ascii="Calibri" w:eastAsia="Times New Roman" w:hAnsi="Calibri" w:cs="Times New Roman"/>
                      <w:b/>
                      <w:bCs/>
                      <w:color w:val="000000"/>
                      <w:sz w:val="22"/>
                    </w:rPr>
                  </w:pPr>
                  <w:r w:rsidRPr="00B55FE2">
                    <w:rPr>
                      <w:rFonts w:ascii="Calibri" w:eastAsia="Times New Roman" w:hAnsi="Calibri" w:cs="Times New Roman"/>
                      <w:b/>
                      <w:bCs/>
                      <w:i/>
                      <w:iCs/>
                      <w:color w:val="000000"/>
                      <w:sz w:val="22"/>
                    </w:rPr>
                    <w:t>Methanococcus maripaludis S2</w:t>
                  </w:r>
                  <w:r w:rsidRPr="00B55FE2">
                    <w:rPr>
                      <w:rFonts w:ascii="Calibri" w:eastAsia="Times New Roman" w:hAnsi="Calibri" w:cs="Times New Roman"/>
                      <w:b/>
                      <w:bCs/>
                      <w:color w:val="000000"/>
                      <w:sz w:val="22"/>
                    </w:rPr>
                    <w:t xml:space="preserve"> model statistics</w:t>
                  </w:r>
                </w:p>
              </w:tc>
            </w:tr>
            <w:tr w:rsidR="00B55FE2" w:rsidRPr="00B55FE2" w14:paraId="280BB83C" w14:textId="77777777" w:rsidTr="00B55FE2">
              <w:trPr>
                <w:trHeight w:val="300"/>
              </w:trPr>
              <w:tc>
                <w:tcPr>
                  <w:tcW w:w="5040" w:type="dxa"/>
                  <w:tcBorders>
                    <w:top w:val="nil"/>
                    <w:left w:val="nil"/>
                    <w:bottom w:val="nil"/>
                    <w:right w:val="nil"/>
                  </w:tcBorders>
                  <w:shd w:val="clear" w:color="auto" w:fill="auto"/>
                  <w:noWrap/>
                  <w:vAlign w:val="bottom"/>
                  <w:hideMark/>
                </w:tcPr>
                <w:p w14:paraId="0EE522A1"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Protein Coding Genes</w:t>
                  </w:r>
                </w:p>
              </w:tc>
              <w:tc>
                <w:tcPr>
                  <w:tcW w:w="2860" w:type="dxa"/>
                  <w:tcBorders>
                    <w:top w:val="nil"/>
                    <w:left w:val="nil"/>
                    <w:bottom w:val="nil"/>
                    <w:right w:val="nil"/>
                  </w:tcBorders>
                  <w:shd w:val="clear" w:color="auto" w:fill="auto"/>
                  <w:noWrap/>
                  <w:vAlign w:val="bottom"/>
                  <w:hideMark/>
                </w:tcPr>
                <w:p w14:paraId="076E2846"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540</w:t>
                  </w:r>
                </w:p>
              </w:tc>
            </w:tr>
            <w:tr w:rsidR="00B55FE2" w:rsidRPr="00B55FE2" w14:paraId="7066464E" w14:textId="77777777" w:rsidTr="00B55FE2">
              <w:trPr>
                <w:trHeight w:val="300"/>
              </w:trPr>
              <w:tc>
                <w:tcPr>
                  <w:tcW w:w="5040" w:type="dxa"/>
                  <w:tcBorders>
                    <w:top w:val="nil"/>
                    <w:left w:val="nil"/>
                    <w:bottom w:val="nil"/>
                    <w:right w:val="nil"/>
                  </w:tcBorders>
                  <w:shd w:val="clear" w:color="auto" w:fill="auto"/>
                  <w:noWrap/>
                  <w:vAlign w:val="bottom"/>
                  <w:hideMark/>
                </w:tcPr>
                <w:p w14:paraId="64A78F1D"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 ORF Coverage</w:t>
                  </w:r>
                </w:p>
              </w:tc>
              <w:tc>
                <w:tcPr>
                  <w:tcW w:w="2860" w:type="dxa"/>
                  <w:tcBorders>
                    <w:top w:val="nil"/>
                    <w:left w:val="nil"/>
                    <w:bottom w:val="nil"/>
                    <w:right w:val="nil"/>
                  </w:tcBorders>
                  <w:shd w:val="clear" w:color="auto" w:fill="auto"/>
                  <w:noWrap/>
                  <w:vAlign w:val="bottom"/>
                  <w:hideMark/>
                </w:tcPr>
                <w:p w14:paraId="0B2A4A05"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31</w:t>
                  </w:r>
                </w:p>
              </w:tc>
            </w:tr>
            <w:tr w:rsidR="00B55FE2" w:rsidRPr="00B55FE2" w14:paraId="3801D583" w14:textId="77777777" w:rsidTr="00B55FE2">
              <w:trPr>
                <w:trHeight w:val="300"/>
              </w:trPr>
              <w:tc>
                <w:tcPr>
                  <w:tcW w:w="5040" w:type="dxa"/>
                  <w:tcBorders>
                    <w:top w:val="nil"/>
                    <w:left w:val="nil"/>
                    <w:bottom w:val="nil"/>
                    <w:right w:val="nil"/>
                  </w:tcBorders>
                  <w:shd w:val="clear" w:color="auto" w:fill="auto"/>
                  <w:noWrap/>
                  <w:vAlign w:val="bottom"/>
                  <w:hideMark/>
                </w:tcPr>
                <w:p w14:paraId="1EA409C9"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Intra/Extracellular Metabolites</w:t>
                  </w:r>
                </w:p>
              </w:tc>
              <w:tc>
                <w:tcPr>
                  <w:tcW w:w="2860" w:type="dxa"/>
                  <w:tcBorders>
                    <w:top w:val="nil"/>
                    <w:left w:val="nil"/>
                    <w:bottom w:val="nil"/>
                    <w:right w:val="nil"/>
                  </w:tcBorders>
                  <w:shd w:val="clear" w:color="auto" w:fill="auto"/>
                  <w:noWrap/>
                  <w:vAlign w:val="bottom"/>
                  <w:hideMark/>
                </w:tcPr>
                <w:p w14:paraId="161829A1"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658/53</w:t>
                  </w:r>
                </w:p>
              </w:tc>
            </w:tr>
            <w:tr w:rsidR="00B55FE2" w:rsidRPr="00B55FE2" w14:paraId="36DF2DAE" w14:textId="77777777" w:rsidTr="00B55FE2">
              <w:trPr>
                <w:trHeight w:val="300"/>
              </w:trPr>
              <w:tc>
                <w:tcPr>
                  <w:tcW w:w="5040" w:type="dxa"/>
                  <w:tcBorders>
                    <w:top w:val="nil"/>
                    <w:left w:val="nil"/>
                    <w:bottom w:val="nil"/>
                    <w:right w:val="nil"/>
                  </w:tcBorders>
                  <w:shd w:val="clear" w:color="auto" w:fill="auto"/>
                  <w:noWrap/>
                  <w:vAlign w:val="bottom"/>
                  <w:hideMark/>
                </w:tcPr>
                <w:p w14:paraId="3968DC21"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Dead End Metabolites</w:t>
                  </w:r>
                </w:p>
              </w:tc>
              <w:tc>
                <w:tcPr>
                  <w:tcW w:w="2860" w:type="dxa"/>
                  <w:tcBorders>
                    <w:top w:val="nil"/>
                    <w:left w:val="nil"/>
                    <w:bottom w:val="nil"/>
                    <w:right w:val="nil"/>
                  </w:tcBorders>
                  <w:shd w:val="clear" w:color="auto" w:fill="auto"/>
                  <w:noWrap/>
                  <w:vAlign w:val="bottom"/>
                  <w:hideMark/>
                </w:tcPr>
                <w:p w14:paraId="06D1BA27"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259</w:t>
                  </w:r>
                </w:p>
              </w:tc>
            </w:tr>
            <w:tr w:rsidR="00B55FE2" w:rsidRPr="00B55FE2" w14:paraId="247BC338" w14:textId="77777777" w:rsidTr="00B55FE2">
              <w:trPr>
                <w:trHeight w:val="300"/>
              </w:trPr>
              <w:tc>
                <w:tcPr>
                  <w:tcW w:w="5040" w:type="dxa"/>
                  <w:tcBorders>
                    <w:top w:val="nil"/>
                    <w:left w:val="nil"/>
                    <w:bottom w:val="nil"/>
                    <w:right w:val="nil"/>
                  </w:tcBorders>
                  <w:shd w:val="clear" w:color="auto" w:fill="auto"/>
                  <w:noWrap/>
                  <w:vAlign w:val="bottom"/>
                  <w:hideMark/>
                </w:tcPr>
                <w:p w14:paraId="2AE838F0"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Internal Reactions</w:t>
                  </w:r>
                </w:p>
              </w:tc>
              <w:tc>
                <w:tcPr>
                  <w:tcW w:w="2860" w:type="dxa"/>
                  <w:tcBorders>
                    <w:top w:val="nil"/>
                    <w:left w:val="nil"/>
                    <w:bottom w:val="nil"/>
                    <w:right w:val="nil"/>
                  </w:tcBorders>
                  <w:shd w:val="clear" w:color="auto" w:fill="auto"/>
                  <w:noWrap/>
                  <w:vAlign w:val="bottom"/>
                  <w:hideMark/>
                </w:tcPr>
                <w:p w14:paraId="29DD2907"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586</w:t>
                  </w:r>
                </w:p>
              </w:tc>
            </w:tr>
            <w:tr w:rsidR="00B55FE2" w:rsidRPr="00B55FE2" w14:paraId="15C49E6A" w14:textId="77777777" w:rsidTr="00B55FE2">
              <w:trPr>
                <w:trHeight w:val="300"/>
              </w:trPr>
              <w:tc>
                <w:tcPr>
                  <w:tcW w:w="5040" w:type="dxa"/>
                  <w:tcBorders>
                    <w:top w:val="nil"/>
                    <w:left w:val="nil"/>
                    <w:bottom w:val="nil"/>
                    <w:right w:val="nil"/>
                  </w:tcBorders>
                  <w:shd w:val="clear" w:color="auto" w:fill="auto"/>
                  <w:noWrap/>
                  <w:vAlign w:val="bottom"/>
                  <w:hideMark/>
                </w:tcPr>
                <w:p w14:paraId="3AFCEE5F"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Transport/Exchange Reactions</w:t>
                  </w:r>
                </w:p>
              </w:tc>
              <w:tc>
                <w:tcPr>
                  <w:tcW w:w="2860" w:type="dxa"/>
                  <w:tcBorders>
                    <w:top w:val="nil"/>
                    <w:left w:val="nil"/>
                    <w:bottom w:val="nil"/>
                    <w:right w:val="nil"/>
                  </w:tcBorders>
                  <w:shd w:val="clear" w:color="auto" w:fill="auto"/>
                  <w:noWrap/>
                  <w:vAlign w:val="bottom"/>
                  <w:hideMark/>
                </w:tcPr>
                <w:p w14:paraId="145180BD"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49/59</w:t>
                  </w:r>
                </w:p>
              </w:tc>
            </w:tr>
            <w:tr w:rsidR="00B55FE2" w:rsidRPr="00B55FE2" w14:paraId="2B3DB3FB" w14:textId="77777777" w:rsidTr="00B55FE2">
              <w:trPr>
                <w:trHeight w:val="300"/>
              </w:trPr>
              <w:tc>
                <w:tcPr>
                  <w:tcW w:w="5040" w:type="dxa"/>
                  <w:tcBorders>
                    <w:top w:val="nil"/>
                    <w:left w:val="nil"/>
                    <w:bottom w:val="nil"/>
                    <w:right w:val="nil"/>
                  </w:tcBorders>
                  <w:shd w:val="clear" w:color="auto" w:fill="auto"/>
                  <w:noWrap/>
                  <w:vAlign w:val="bottom"/>
                  <w:hideMark/>
                </w:tcPr>
                <w:p w14:paraId="32FE147C"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Dead End Reactions</w:t>
                  </w:r>
                </w:p>
              </w:tc>
              <w:tc>
                <w:tcPr>
                  <w:tcW w:w="2860" w:type="dxa"/>
                  <w:tcBorders>
                    <w:top w:val="nil"/>
                    <w:left w:val="nil"/>
                    <w:bottom w:val="nil"/>
                    <w:right w:val="nil"/>
                  </w:tcBorders>
                  <w:shd w:val="clear" w:color="auto" w:fill="auto"/>
                  <w:noWrap/>
                  <w:vAlign w:val="bottom"/>
                  <w:hideMark/>
                </w:tcPr>
                <w:p w14:paraId="5864B9EE"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206</w:t>
                  </w:r>
                </w:p>
              </w:tc>
            </w:tr>
            <w:tr w:rsidR="00B55FE2" w:rsidRPr="00B55FE2" w14:paraId="5372C3B5" w14:textId="77777777" w:rsidTr="00B55FE2">
              <w:trPr>
                <w:trHeight w:val="300"/>
              </w:trPr>
              <w:tc>
                <w:tcPr>
                  <w:tcW w:w="5040" w:type="dxa"/>
                  <w:tcBorders>
                    <w:top w:val="nil"/>
                    <w:left w:val="nil"/>
                    <w:bottom w:val="single" w:sz="4" w:space="0" w:color="auto"/>
                    <w:right w:val="nil"/>
                  </w:tcBorders>
                  <w:shd w:val="clear" w:color="auto" w:fill="auto"/>
                  <w:noWrap/>
                  <w:vAlign w:val="bottom"/>
                  <w:hideMark/>
                </w:tcPr>
                <w:p w14:paraId="792E79D3"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Gene-Associated Reactions</w:t>
                  </w:r>
                </w:p>
              </w:tc>
              <w:tc>
                <w:tcPr>
                  <w:tcW w:w="2860" w:type="dxa"/>
                  <w:tcBorders>
                    <w:top w:val="nil"/>
                    <w:left w:val="nil"/>
                    <w:bottom w:val="single" w:sz="4" w:space="0" w:color="auto"/>
                    <w:right w:val="nil"/>
                  </w:tcBorders>
                  <w:shd w:val="clear" w:color="auto" w:fill="auto"/>
                  <w:noWrap/>
                  <w:vAlign w:val="bottom"/>
                  <w:hideMark/>
                </w:tcPr>
                <w:p w14:paraId="07048519"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500</w:t>
                  </w:r>
                </w:p>
              </w:tc>
            </w:tr>
            <w:tr w:rsidR="00EC3B2F" w:rsidRPr="00B55FE2" w14:paraId="09A865E1" w14:textId="77777777" w:rsidTr="00883773">
              <w:trPr>
                <w:trHeight w:val="300"/>
              </w:trPr>
              <w:tc>
                <w:tcPr>
                  <w:tcW w:w="7900" w:type="dxa"/>
                  <w:gridSpan w:val="2"/>
                  <w:tcBorders>
                    <w:top w:val="nil"/>
                    <w:left w:val="nil"/>
                    <w:bottom w:val="nil"/>
                    <w:right w:val="nil"/>
                  </w:tcBorders>
                  <w:shd w:val="clear" w:color="auto" w:fill="auto"/>
                  <w:hideMark/>
                </w:tcPr>
                <w:p w14:paraId="18109C5B" w14:textId="77777777" w:rsidR="00EC3B2F" w:rsidRPr="00B55FE2" w:rsidRDefault="00EC3B2F" w:rsidP="00B55FE2">
                  <w:pPr>
                    <w:spacing w:after="0" w:line="240" w:lineRule="auto"/>
                    <w:rPr>
                      <w:rFonts w:ascii="Calibri" w:eastAsia="Times New Roman" w:hAnsi="Calibri" w:cs="Times New Roman"/>
                      <w:color w:val="000000"/>
                      <w:sz w:val="22"/>
                    </w:rPr>
                  </w:pPr>
                  <w:r w:rsidRPr="00B55FE2">
                    <w:rPr>
                      <w:rFonts w:ascii="Calibri" w:eastAsia="Times New Roman" w:hAnsi="Calibri" w:cs="Times New Roman"/>
                      <w:color w:val="000000"/>
                      <w:sz w:val="22"/>
                    </w:rPr>
                    <w:t>Table 1. Ge</w:t>
                  </w:r>
                  <w:r>
                    <w:rPr>
                      <w:rFonts w:ascii="Calibri" w:eastAsia="Times New Roman" w:hAnsi="Calibri" w:cs="Times New Roman"/>
                      <w:color w:val="000000"/>
                      <w:sz w:val="22"/>
                    </w:rPr>
                    <w:t xml:space="preserve">neral statistics for the iMR540 </w:t>
                  </w:r>
                  <w:r w:rsidRPr="00B55FE2">
                    <w:rPr>
                      <w:rFonts w:ascii="Calibri" w:eastAsia="Times New Roman" w:hAnsi="Calibri" w:cs="Times New Roman"/>
                      <w:color w:val="000000"/>
                      <w:sz w:val="22"/>
                    </w:rPr>
                    <w:t>reconstruction.</w:t>
                  </w:r>
                </w:p>
                <w:p w14:paraId="248E7EEF" w14:textId="6F1F1FB7" w:rsidR="00EC3B2F" w:rsidRPr="00B55FE2" w:rsidRDefault="00EC3B2F" w:rsidP="00B55FE2">
                  <w:pPr>
                    <w:spacing w:after="0" w:line="240" w:lineRule="auto"/>
                    <w:rPr>
                      <w:rFonts w:ascii="Calibri" w:eastAsia="Times New Roman" w:hAnsi="Calibri" w:cs="Times New Roman"/>
                      <w:color w:val="000000"/>
                      <w:sz w:val="22"/>
                    </w:rPr>
                  </w:pPr>
                  <w:r w:rsidRPr="00B55FE2">
                    <w:rPr>
                      <w:rFonts w:ascii="Calibri" w:eastAsia="Times New Roman" w:hAnsi="Calibri" w:cs="Times New Roman"/>
                      <w:color w:val="000000"/>
                      <w:sz w:val="22"/>
                    </w:rPr>
                    <w:t> </w:t>
                  </w:r>
                </w:p>
              </w:tc>
            </w:tr>
          </w:tbl>
          <w:p w14:paraId="3E0513B2" w14:textId="77777777" w:rsidR="00B55FE2" w:rsidRPr="006118BA" w:rsidRDefault="00B55FE2" w:rsidP="006118BA">
            <w:pPr>
              <w:keepNext/>
              <w:spacing w:after="0" w:line="240" w:lineRule="auto"/>
              <w:rPr>
                <w:rFonts w:ascii="Calibri" w:eastAsia="Times New Roman" w:hAnsi="Calibri" w:cs="Times New Roman"/>
                <w:color w:val="000000"/>
                <w:sz w:val="22"/>
              </w:rPr>
            </w:pPr>
          </w:p>
        </w:tc>
      </w:tr>
      <w:tr w:rsidR="00B55FE2" w:rsidRPr="006118BA" w14:paraId="688B0E4D" w14:textId="77777777" w:rsidTr="006118BA">
        <w:trPr>
          <w:trHeight w:val="300"/>
        </w:trPr>
        <w:tc>
          <w:tcPr>
            <w:tcW w:w="8900" w:type="dxa"/>
            <w:tcBorders>
              <w:top w:val="single" w:sz="4" w:space="0" w:color="auto"/>
              <w:left w:val="nil"/>
              <w:bottom w:val="nil"/>
              <w:right w:val="nil"/>
            </w:tcBorders>
            <w:vAlign w:val="center"/>
          </w:tcPr>
          <w:p w14:paraId="58E1C68E" w14:textId="77777777" w:rsidR="00B55FE2" w:rsidRDefault="00B55FE2" w:rsidP="006118BA">
            <w:pPr>
              <w:keepNext/>
              <w:spacing w:after="0" w:line="240" w:lineRule="auto"/>
              <w:rPr>
                <w:rFonts w:ascii="Calibri" w:eastAsia="Times New Roman" w:hAnsi="Calibri" w:cs="Times New Roman"/>
                <w:color w:val="000000"/>
                <w:sz w:val="22"/>
              </w:rPr>
            </w:pPr>
          </w:p>
        </w:tc>
      </w:tr>
    </w:tbl>
    <w:p w14:paraId="06699080" w14:textId="77777777" w:rsidR="006118BA" w:rsidRDefault="006118BA" w:rsidP="006118BA">
      <w:pPr>
        <w:keepNext/>
      </w:pPr>
      <w:r>
        <w:rPr>
          <w:noProof/>
        </w:rPr>
        <w:drawing>
          <wp:inline distT="0" distB="0" distL="0" distR="0" wp14:anchorId="70185BF6" wp14:editId="07D50BE5">
            <wp:extent cx="5943600" cy="3899535"/>
            <wp:effectExtent l="0" t="0" r="19050" b="2476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C23DE1B" w14:textId="55EE5B80"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98443E">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w:t>
      </w:r>
      <w:r w:rsidR="00B25F12">
        <w:rPr>
          <w:b w:val="0"/>
          <w:color w:val="auto"/>
          <w:sz w:val="20"/>
          <w:szCs w:val="20"/>
        </w:rPr>
        <w:t>iMR540</w:t>
      </w:r>
      <w:r w:rsidR="0026382C" w:rsidRPr="0098443E">
        <w:rPr>
          <w:b w:val="0"/>
          <w:color w:val="auto"/>
          <w:sz w:val="20"/>
          <w:szCs w:val="20"/>
        </w:rPr>
        <w:t xml:space="preserve"> </w:t>
      </w:r>
      <w:r w:rsidRPr="0098443E">
        <w:rPr>
          <w:b w:val="0"/>
          <w:color w:val="auto"/>
          <w:sz w:val="20"/>
          <w:szCs w:val="20"/>
        </w:rPr>
        <w:t xml:space="preserve">that are not associated with any genes. Reactions falling underneath the “None” subsystem grouping were present in the Model SEED database but had no subsystems listed there and no obvious membership in another 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4DC6411F" w14:textId="58600C0E" w:rsidR="0098443E" w:rsidRDefault="000B27FA" w:rsidP="0098443E">
      <w:pPr>
        <w:keepNext/>
      </w:pPr>
      <w:r>
        <w:rPr>
          <w:noProof/>
        </w:rPr>
        <w:lastRenderedPageBreak/>
        <w:drawing>
          <wp:inline distT="0" distB="0" distL="0" distR="0" wp14:anchorId="5436ABBD" wp14:editId="0B1138F4">
            <wp:extent cx="5830214" cy="3687950"/>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_10_LOOCV_results.tif"/>
                    <pic:cNvPicPr/>
                  </pic:nvPicPr>
                  <pic:blipFill rotWithShape="1">
                    <a:blip r:embed="rId13">
                      <a:extLst>
                        <a:ext uri="{28A0092B-C50C-407E-A947-70E740481C1C}">
                          <a14:useLocalDpi xmlns:a14="http://schemas.microsoft.com/office/drawing/2010/main" val="0"/>
                        </a:ext>
                      </a:extLst>
                    </a:blip>
                    <a:srcRect l="9219" t="6184" r="8195" b="3708"/>
                    <a:stretch/>
                  </pic:blipFill>
                  <pic:spPr bwMode="auto">
                    <a:xfrm>
                      <a:off x="0" y="0"/>
                      <a:ext cx="5829052" cy="3687215"/>
                    </a:xfrm>
                    <a:prstGeom prst="rect">
                      <a:avLst/>
                    </a:prstGeom>
                    <a:ln>
                      <a:noFill/>
                    </a:ln>
                    <a:extLst>
                      <a:ext uri="{53640926-AAD7-44D8-BBD7-CCE9431645EC}">
                        <a14:shadowObscured xmlns:a14="http://schemas.microsoft.com/office/drawing/2010/main"/>
                      </a:ext>
                    </a:extLst>
                  </pic:spPr>
                </pic:pic>
              </a:graphicData>
            </a:graphic>
          </wp:inline>
        </w:drawing>
      </w:r>
    </w:p>
    <w:p w14:paraId="479E28A4" w14:textId="2859C219" w:rsidR="0098443E" w:rsidRPr="000B43BF" w:rsidRDefault="0098443E" w:rsidP="000B43BF">
      <w:pPr>
        <w:pStyle w:val="Caption"/>
        <w:rPr>
          <w:b w:val="0"/>
          <w:color w:val="auto"/>
          <w:sz w:val="20"/>
          <w:szCs w:val="20"/>
        </w:rPr>
      </w:pPr>
      <w:commentRangeStart w:id="14"/>
      <w:r w:rsidRPr="00DB27A6">
        <w:rPr>
          <w:b w:val="0"/>
          <w:color w:val="auto"/>
          <w:sz w:val="20"/>
          <w:szCs w:val="20"/>
        </w:rPr>
        <w:t xml:space="preserve">Figure </w:t>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Pr="00DB27A6">
        <w:rPr>
          <w:b w:val="0"/>
          <w:noProof/>
          <w:color w:val="auto"/>
          <w:sz w:val="20"/>
          <w:szCs w:val="20"/>
        </w:rPr>
        <w:t>2</w:t>
      </w:r>
      <w:r w:rsidRPr="00DB27A6">
        <w:rPr>
          <w:b w:val="0"/>
          <w:color w:val="auto"/>
          <w:sz w:val="20"/>
          <w:szCs w:val="20"/>
        </w:rPr>
        <w:fldChar w:fldCharType="end"/>
      </w:r>
      <w:commentRangeEnd w:id="14"/>
      <w:r w:rsidR="00665411">
        <w:rPr>
          <w:rStyle w:val="CommentReference"/>
          <w:rFonts w:asciiTheme="minorHAnsi" w:hAnsiTheme="minorHAnsi"/>
          <w:b w:val="0"/>
          <w:bCs w:val="0"/>
          <w:color w:val="auto"/>
        </w:rPr>
        <w:commentReference w:id="14"/>
      </w:r>
      <w:r w:rsidRPr="00DB27A6">
        <w:rPr>
          <w:b w:val="0"/>
          <w:color w:val="auto"/>
          <w:sz w:val="20"/>
          <w:szCs w:val="20"/>
        </w:rPr>
        <w:t xml:space="preserve">: Comparing growth yield predictions on hydrogen </w:t>
      </w:r>
      <w:r w:rsidR="005A743B">
        <w:rPr>
          <w:b w:val="0"/>
          <w:color w:val="auto"/>
          <w:sz w:val="20"/>
          <w:szCs w:val="20"/>
        </w:rPr>
        <w:t>to measured data using LOOCV (</w:t>
      </w:r>
      <w:r w:rsidR="00D52762">
        <w:rPr>
          <w:b w:val="0"/>
          <w:color w:val="auto"/>
          <w:sz w:val="20"/>
          <w:szCs w:val="20"/>
        </w:rPr>
        <w:t>Methods</w:t>
      </w:r>
      <w:r w:rsidR="005A743B">
        <w:rPr>
          <w:b w:val="0"/>
          <w:color w:val="auto"/>
          <w:sz w:val="20"/>
          <w:szCs w:val="20"/>
        </w:rPr>
        <w:t>). All but tw</w:t>
      </w:r>
      <w:r w:rsidR="0042348F">
        <w:rPr>
          <w:b w:val="0"/>
          <w:color w:val="auto"/>
          <w:sz w:val="20"/>
          <w:szCs w:val="20"/>
        </w:rPr>
        <w:t>o predicted growth rates</w:t>
      </w:r>
      <w:r w:rsidR="005A743B">
        <w:rPr>
          <w:b w:val="0"/>
          <w:color w:val="auto"/>
          <w:sz w:val="20"/>
          <w:szCs w:val="20"/>
        </w:rPr>
        <w:t xml:space="preserve"> fall within 5% of </w:t>
      </w:r>
      <w:r w:rsidR="0042348F">
        <w:rPr>
          <w:b w:val="0"/>
          <w:color w:val="auto"/>
          <w:sz w:val="20"/>
          <w:szCs w:val="20"/>
        </w:rPr>
        <w:t>the measured values. The two outlying points are within 14% and 28% error, respectively, and may suggest a larger degree of unpredictability during more rapid growth.</w:t>
      </w:r>
    </w:p>
    <w:tbl>
      <w:tblPr>
        <w:tblW w:w="8056" w:type="dxa"/>
        <w:tblInd w:w="93" w:type="dxa"/>
        <w:tblLook w:val="04A0" w:firstRow="1" w:lastRow="0" w:firstColumn="1" w:lastColumn="0" w:noHBand="0" w:noVBand="1"/>
      </w:tblPr>
      <w:tblGrid>
        <w:gridCol w:w="1720"/>
        <w:gridCol w:w="1584"/>
        <w:gridCol w:w="1584"/>
        <w:gridCol w:w="1584"/>
        <w:gridCol w:w="1584"/>
      </w:tblGrid>
      <w:tr w:rsidR="0098443E" w:rsidRPr="0098443E" w14:paraId="0D8F5D08"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C82718"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38909E1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H</w:t>
            </w:r>
            <w:r w:rsidRPr="0098443E">
              <w:rPr>
                <w:rFonts w:ascii="Calibri" w:eastAsia="Times New Roman" w:hAnsi="Calibri" w:cs="Times New Roman"/>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1F0D67B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6050BA6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H</w:t>
            </w:r>
            <w:r w:rsidRPr="0098443E">
              <w:rPr>
                <w:rFonts w:ascii="Calibri" w:eastAsia="Times New Roman" w:hAnsi="Calibri" w:cs="Times New Roman"/>
                <w:color w:val="000000"/>
                <w:sz w:val="22"/>
                <w:vertAlign w:val="subscript"/>
              </w:rPr>
              <w:t>2</w:t>
            </w:r>
            <w:r w:rsidRPr="0098443E">
              <w:rPr>
                <w:rFonts w:ascii="Calibri" w:eastAsia="Times New Roman" w:hAnsi="Calibri" w:cs="Times New Roman"/>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140B38D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Formate + CO</w:t>
            </w:r>
          </w:p>
        </w:tc>
      </w:tr>
      <w:tr w:rsidR="0098443E" w:rsidRPr="0098443E" w14:paraId="2DD21689"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4FF0AABC"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hmd</w:t>
            </w:r>
            <w:proofErr w:type="spellEnd"/>
          </w:p>
        </w:tc>
        <w:tc>
          <w:tcPr>
            <w:tcW w:w="1584" w:type="dxa"/>
            <w:tcBorders>
              <w:top w:val="single" w:sz="4" w:space="0" w:color="auto"/>
              <w:left w:val="nil"/>
              <w:bottom w:val="nil"/>
              <w:right w:val="nil"/>
            </w:tcBorders>
            <w:shd w:val="clear" w:color="000000" w:fill="92D050"/>
            <w:noWrap/>
            <w:vAlign w:val="bottom"/>
            <w:hideMark/>
          </w:tcPr>
          <w:p w14:paraId="5ED2DC4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59F59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482FCBF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6CAFC2D3"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5FCD20D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FB73F3D"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mtd</w:t>
            </w:r>
            <w:proofErr w:type="spellEnd"/>
          </w:p>
        </w:tc>
        <w:tc>
          <w:tcPr>
            <w:tcW w:w="1584" w:type="dxa"/>
            <w:tcBorders>
              <w:top w:val="nil"/>
              <w:left w:val="nil"/>
              <w:bottom w:val="nil"/>
              <w:right w:val="nil"/>
            </w:tcBorders>
            <w:shd w:val="clear" w:color="000000" w:fill="92D050"/>
            <w:noWrap/>
            <w:vAlign w:val="bottom"/>
            <w:hideMark/>
          </w:tcPr>
          <w:p w14:paraId="6401ED3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8F6199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5440A20D"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E95B1A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7AD3FD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B71DBC1"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cA</w:t>
            </w:r>
            <w:proofErr w:type="spellEnd"/>
          </w:p>
        </w:tc>
        <w:tc>
          <w:tcPr>
            <w:tcW w:w="1584" w:type="dxa"/>
            <w:tcBorders>
              <w:top w:val="nil"/>
              <w:left w:val="nil"/>
              <w:bottom w:val="nil"/>
              <w:right w:val="nil"/>
            </w:tcBorders>
            <w:shd w:val="clear" w:color="000000" w:fill="92D050"/>
            <w:noWrap/>
            <w:vAlign w:val="bottom"/>
            <w:hideMark/>
          </w:tcPr>
          <w:p w14:paraId="3A085A6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6D81BCD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2537967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094632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D36207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C76DF12"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uA</w:t>
            </w:r>
            <w:proofErr w:type="spellEnd"/>
          </w:p>
        </w:tc>
        <w:tc>
          <w:tcPr>
            <w:tcW w:w="1584" w:type="dxa"/>
            <w:tcBorders>
              <w:top w:val="nil"/>
              <w:left w:val="nil"/>
              <w:bottom w:val="nil"/>
              <w:right w:val="nil"/>
            </w:tcBorders>
            <w:shd w:val="clear" w:color="000000" w:fill="92D050"/>
            <w:noWrap/>
            <w:vAlign w:val="bottom"/>
            <w:hideMark/>
          </w:tcPr>
          <w:p w14:paraId="47585F5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244EC0C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C47991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1C9FE8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7C2A0FD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8746A6"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cA∆fruA</w:t>
            </w:r>
            <w:proofErr w:type="spellEnd"/>
          </w:p>
        </w:tc>
        <w:tc>
          <w:tcPr>
            <w:tcW w:w="1584" w:type="dxa"/>
            <w:tcBorders>
              <w:top w:val="nil"/>
              <w:left w:val="nil"/>
              <w:bottom w:val="nil"/>
              <w:right w:val="nil"/>
            </w:tcBorders>
            <w:shd w:val="clear" w:color="000000" w:fill="92D050"/>
            <w:noWrap/>
            <w:vAlign w:val="bottom"/>
            <w:hideMark/>
          </w:tcPr>
          <w:p w14:paraId="20AE1F9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2FF33D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23753B6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374353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6B938E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74AE7FEC"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vhcAU∆vhuA</w:t>
            </w:r>
            <w:proofErr w:type="spellEnd"/>
          </w:p>
        </w:tc>
        <w:tc>
          <w:tcPr>
            <w:tcW w:w="1584" w:type="dxa"/>
            <w:tcBorders>
              <w:top w:val="nil"/>
              <w:left w:val="nil"/>
              <w:bottom w:val="nil"/>
              <w:right w:val="nil"/>
            </w:tcBorders>
            <w:shd w:val="clear" w:color="000000" w:fill="92D050"/>
            <w:noWrap/>
            <w:vAlign w:val="bottom"/>
            <w:hideMark/>
          </w:tcPr>
          <w:p w14:paraId="656E724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921E2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3F2C69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3BA427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1067B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6CF30E7"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hdrB2</w:t>
            </w:r>
          </w:p>
        </w:tc>
        <w:tc>
          <w:tcPr>
            <w:tcW w:w="1584" w:type="dxa"/>
            <w:tcBorders>
              <w:top w:val="nil"/>
              <w:left w:val="nil"/>
              <w:bottom w:val="nil"/>
              <w:right w:val="nil"/>
            </w:tcBorders>
            <w:shd w:val="clear" w:color="auto" w:fill="auto"/>
            <w:noWrap/>
            <w:vAlign w:val="bottom"/>
            <w:hideMark/>
          </w:tcPr>
          <w:p w14:paraId="2593C46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0E20C3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6AFA81CD"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75272A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DCE64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0CC9FC5"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1</w:t>
            </w:r>
          </w:p>
        </w:tc>
        <w:tc>
          <w:tcPr>
            <w:tcW w:w="1584" w:type="dxa"/>
            <w:tcBorders>
              <w:top w:val="nil"/>
              <w:left w:val="nil"/>
              <w:bottom w:val="nil"/>
              <w:right w:val="nil"/>
            </w:tcBorders>
            <w:shd w:val="clear" w:color="auto" w:fill="auto"/>
            <w:noWrap/>
            <w:vAlign w:val="bottom"/>
            <w:hideMark/>
          </w:tcPr>
          <w:p w14:paraId="151A014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21B03A9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0C584D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86AE0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513B90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1F2B624"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2</w:t>
            </w:r>
          </w:p>
        </w:tc>
        <w:tc>
          <w:tcPr>
            <w:tcW w:w="1584" w:type="dxa"/>
            <w:tcBorders>
              <w:top w:val="nil"/>
              <w:left w:val="nil"/>
              <w:bottom w:val="nil"/>
              <w:right w:val="nil"/>
            </w:tcBorders>
            <w:shd w:val="clear" w:color="auto" w:fill="auto"/>
            <w:noWrap/>
            <w:vAlign w:val="bottom"/>
            <w:hideMark/>
          </w:tcPr>
          <w:p w14:paraId="37425C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07DB062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888EC3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7DC2F6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252C9C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0ADC18B"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1∆fdhA2</w:t>
            </w:r>
          </w:p>
        </w:tc>
        <w:tc>
          <w:tcPr>
            <w:tcW w:w="1584" w:type="dxa"/>
            <w:tcBorders>
              <w:top w:val="nil"/>
              <w:left w:val="nil"/>
              <w:bottom w:val="nil"/>
              <w:right w:val="nil"/>
            </w:tcBorders>
            <w:shd w:val="clear" w:color="auto" w:fill="auto"/>
            <w:noWrap/>
            <w:vAlign w:val="bottom"/>
            <w:hideMark/>
          </w:tcPr>
          <w:p w14:paraId="14E6CB5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751373E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auto" w:fill="auto"/>
            <w:noWrap/>
            <w:vAlign w:val="bottom"/>
            <w:hideMark/>
          </w:tcPr>
          <w:p w14:paraId="0652B16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6C645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r>
      <w:tr w:rsidR="0098443E" w:rsidRPr="0098443E" w14:paraId="026F00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D13C584"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2∆fdhB2</w:t>
            </w:r>
          </w:p>
        </w:tc>
        <w:tc>
          <w:tcPr>
            <w:tcW w:w="1584" w:type="dxa"/>
            <w:tcBorders>
              <w:top w:val="nil"/>
              <w:left w:val="nil"/>
              <w:bottom w:val="nil"/>
              <w:right w:val="nil"/>
            </w:tcBorders>
            <w:shd w:val="clear" w:color="auto" w:fill="auto"/>
            <w:noWrap/>
            <w:vAlign w:val="bottom"/>
            <w:hideMark/>
          </w:tcPr>
          <w:p w14:paraId="6A8D13D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413F3CD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320D786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9D16DD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0AD179D"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77611E93"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ehbF</w:t>
            </w:r>
            <w:proofErr w:type="spellEnd"/>
          </w:p>
        </w:tc>
        <w:tc>
          <w:tcPr>
            <w:tcW w:w="1584" w:type="dxa"/>
            <w:tcBorders>
              <w:top w:val="nil"/>
              <w:left w:val="nil"/>
              <w:bottom w:val="nil"/>
              <w:right w:val="nil"/>
            </w:tcBorders>
            <w:shd w:val="clear" w:color="000000" w:fill="92D050"/>
            <w:noWrap/>
            <w:vAlign w:val="bottom"/>
            <w:hideMark/>
          </w:tcPr>
          <w:p w14:paraId="63DEEE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A681AB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6D6DC0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BC35BF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0D2D6AF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B6F8A92"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3H2ase</w:t>
            </w:r>
          </w:p>
        </w:tc>
        <w:tc>
          <w:tcPr>
            <w:tcW w:w="1584" w:type="dxa"/>
            <w:tcBorders>
              <w:top w:val="nil"/>
              <w:left w:val="nil"/>
              <w:bottom w:val="nil"/>
              <w:right w:val="nil"/>
            </w:tcBorders>
            <w:shd w:val="clear" w:color="000000" w:fill="92D050"/>
            <w:noWrap/>
            <w:vAlign w:val="bottom"/>
            <w:hideMark/>
          </w:tcPr>
          <w:p w14:paraId="6123E72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96743B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499CC18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DBA3FC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61517F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6C7B7D"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5H2ase</w:t>
            </w:r>
          </w:p>
        </w:tc>
        <w:tc>
          <w:tcPr>
            <w:tcW w:w="1584" w:type="dxa"/>
            <w:tcBorders>
              <w:top w:val="nil"/>
              <w:left w:val="nil"/>
              <w:bottom w:val="nil"/>
              <w:right w:val="nil"/>
            </w:tcBorders>
            <w:shd w:val="clear" w:color="000000" w:fill="92D050"/>
            <w:noWrap/>
            <w:vAlign w:val="bottom"/>
            <w:hideMark/>
          </w:tcPr>
          <w:p w14:paraId="36CA3F6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FF0000"/>
            <w:noWrap/>
            <w:vAlign w:val="bottom"/>
            <w:hideMark/>
          </w:tcPr>
          <w:p w14:paraId="07EE455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AE6803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7D233A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6586FB0"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2452756"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w:t>
            </w:r>
          </w:p>
        </w:tc>
        <w:tc>
          <w:tcPr>
            <w:tcW w:w="1584" w:type="dxa"/>
            <w:tcBorders>
              <w:top w:val="nil"/>
              <w:left w:val="nil"/>
              <w:bottom w:val="nil"/>
              <w:right w:val="nil"/>
            </w:tcBorders>
            <w:shd w:val="clear" w:color="000000" w:fill="92D050"/>
            <w:noWrap/>
            <w:vAlign w:val="bottom"/>
            <w:hideMark/>
          </w:tcPr>
          <w:p w14:paraId="1202E87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FF0000"/>
            <w:noWrap/>
            <w:vAlign w:val="bottom"/>
            <w:hideMark/>
          </w:tcPr>
          <w:p w14:paraId="149C9EA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77F57D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4B58BD0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75263A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C18AFB"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cdh</w:t>
            </w:r>
          </w:p>
        </w:tc>
        <w:tc>
          <w:tcPr>
            <w:tcW w:w="1584" w:type="dxa"/>
            <w:tcBorders>
              <w:top w:val="nil"/>
              <w:left w:val="nil"/>
              <w:bottom w:val="nil"/>
              <w:right w:val="nil"/>
            </w:tcBorders>
            <w:shd w:val="clear" w:color="auto" w:fill="auto"/>
            <w:noWrap/>
            <w:vAlign w:val="bottom"/>
            <w:hideMark/>
          </w:tcPr>
          <w:p w14:paraId="00FD8313"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auto" w:fill="auto"/>
            <w:noWrap/>
            <w:vAlign w:val="bottom"/>
            <w:hideMark/>
          </w:tcPr>
          <w:p w14:paraId="189A12B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69CDEE9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1C4828D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44237159"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4EC66220"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w:t>
            </w:r>
            <w:r w:rsidRPr="0098443E">
              <w:rPr>
                <w:rFonts w:ascii="Calibri" w:eastAsia="Times New Roman" w:hAnsi="Calibri" w:cs="Times New Roman"/>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AF38A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92D050"/>
            <w:noWrap/>
            <w:vAlign w:val="bottom"/>
            <w:hideMark/>
          </w:tcPr>
          <w:p w14:paraId="7C1CF5A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E09984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122EE7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6C3E643D"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1EC0318F"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7H2ase</w:t>
            </w:r>
            <w:r w:rsidRPr="0098443E">
              <w:rPr>
                <w:rFonts w:ascii="Calibri" w:eastAsia="Times New Roman" w:hAnsi="Calibri" w:cs="Times New Roman"/>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4E3A06B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92D050"/>
            <w:noWrap/>
            <w:vAlign w:val="bottom"/>
            <w:hideMark/>
          </w:tcPr>
          <w:p w14:paraId="231FF35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1BC83E0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008D6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57734CC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9869AE" w14:textId="77777777" w:rsidR="0098443E" w:rsidRPr="0098443E" w:rsidRDefault="0098443E" w:rsidP="0098443E">
            <w:pPr>
              <w:spacing w:after="0" w:line="240" w:lineRule="auto"/>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lastRenderedPageBreak/>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621AF2E1"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3EE48432"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FB03F90"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07836982" w14:textId="77777777" w:rsidR="0098443E" w:rsidRPr="0098443E" w:rsidRDefault="0098443E" w:rsidP="0098443E">
            <w:pPr>
              <w:keepNext/>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 of 2</w:t>
            </w:r>
          </w:p>
        </w:tc>
      </w:tr>
    </w:tbl>
    <w:p w14:paraId="5C6EA1D1" w14:textId="5CA8DAD3" w:rsidR="0098443E" w:rsidRDefault="0098443E" w:rsidP="0098443E">
      <w:pPr>
        <w:pStyle w:val="Caption"/>
        <w:rPr>
          <w:b w:val="0"/>
          <w:color w:val="auto"/>
          <w:sz w:val="20"/>
          <w:szCs w:val="20"/>
        </w:rPr>
      </w:pPr>
      <w:commentRangeStart w:id="15"/>
      <w:r w:rsidRPr="00DB27A6">
        <w:rPr>
          <w:b w:val="0"/>
          <w:color w:val="auto"/>
          <w:sz w:val="20"/>
          <w:szCs w:val="20"/>
        </w:rPr>
        <w:t xml:space="preserve">Figure </w:t>
      </w:r>
      <w:commentRangeEnd w:id="15"/>
      <w:r w:rsidR="00F24EF5">
        <w:rPr>
          <w:rStyle w:val="CommentReference"/>
          <w:rFonts w:asciiTheme="minorHAnsi" w:hAnsiTheme="minorHAnsi"/>
          <w:b w:val="0"/>
          <w:bCs w:val="0"/>
          <w:color w:val="auto"/>
        </w:rPr>
        <w:commentReference w:id="15"/>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Pr="00DB27A6">
        <w:rPr>
          <w:b w:val="0"/>
          <w:noProof/>
          <w:color w:val="auto"/>
          <w:sz w:val="20"/>
          <w:szCs w:val="20"/>
        </w:rPr>
        <w:t>3</w:t>
      </w:r>
      <w:r w:rsidRPr="00DB27A6">
        <w:rPr>
          <w:b w:val="0"/>
          <w:color w:val="auto"/>
          <w:sz w:val="20"/>
          <w:szCs w:val="20"/>
        </w:rPr>
        <w:fldChar w:fldCharType="end"/>
      </w:r>
      <w:r w:rsidRPr="00DB27A6">
        <w:rPr>
          <w:b w:val="0"/>
          <w:color w:val="auto"/>
          <w:sz w:val="20"/>
          <w:szCs w:val="20"/>
        </w:rPr>
        <w:t xml:space="preserve">: </w:t>
      </w:r>
      <w:r w:rsidR="00DB27A6">
        <w:rPr>
          <w:b w:val="0"/>
          <w:color w:val="auto"/>
          <w:sz w:val="20"/>
          <w:szCs w:val="20"/>
        </w:rPr>
        <w:t xml:space="preserve">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models correctly predicted 27 of 30 conditions (90%) accurately, resulting in a strong Matthews Correlation Coefficient of 0.67. This suggests that our reconstruction produces models that accurately depict the effects of genotype alterations on growth phenotypes. </w:t>
      </w:r>
    </w:p>
    <w:p w14:paraId="13630B79" w14:textId="77415E54" w:rsidR="004021BA" w:rsidRPr="0026382C" w:rsidRDefault="004021BA" w:rsidP="0026382C">
      <w:pPr>
        <w:rPr>
          <w:b/>
        </w:rPr>
      </w:pPr>
    </w:p>
    <w:sectPr w:rsidR="004021BA" w:rsidRPr="0026382C" w:rsidSect="00277E47">
      <w:foot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dministrator" w:date="2015-11-11T13:13:00Z" w:initials="A">
    <w:p w14:paraId="42468D9A" w14:textId="3DA7865C" w:rsidR="00D52762" w:rsidRDefault="00D52762" w:rsidP="002670AD">
      <w:pPr>
        <w:pStyle w:val="CommentText"/>
      </w:pPr>
      <w:r>
        <w:rPr>
          <w:rStyle w:val="CommentReference"/>
        </w:rPr>
        <w:annotationRef/>
      </w:r>
      <w:r>
        <w:t>Still considering that this could use some smoothing out or re-wording</w:t>
      </w:r>
    </w:p>
  </w:comment>
  <w:comment w:id="1" w:author="Administrator" w:date="2015-11-16T10:23:00Z" w:initials="A">
    <w:p w14:paraId="510EDFC4" w14:textId="342A3A73" w:rsidR="00D52762" w:rsidRDefault="00D52762">
      <w:pPr>
        <w:pStyle w:val="CommentText"/>
      </w:pPr>
      <w:r>
        <w:rPr>
          <w:rStyle w:val="CommentReference"/>
        </w:rPr>
        <w:annotationRef/>
      </w:r>
      <w:r>
        <w:t>Nearly all of these numbers need to be slightly updated to reflect some recent changes</w:t>
      </w:r>
    </w:p>
  </w:comment>
  <w:comment w:id="2" w:author="Administrator" w:date="2015-12-08T14:10:00Z" w:initials="A">
    <w:p w14:paraId="5CB22C44" w14:textId="1569E398" w:rsidR="00D52762" w:rsidRDefault="00D52762">
      <w:pPr>
        <w:pStyle w:val="CommentText"/>
      </w:pPr>
      <w:r>
        <w:rPr>
          <w:rStyle w:val="CommentReference"/>
        </w:rPr>
        <w:annotationRef/>
      </w:r>
      <w:r>
        <w:t>This is discussion-</w:t>
      </w:r>
      <w:proofErr w:type="spellStart"/>
      <w:r>
        <w:t>esque</w:t>
      </w:r>
      <w:proofErr w:type="spellEnd"/>
    </w:p>
  </w:comment>
  <w:comment w:id="3" w:author="Matt" w:date="2015-12-10T17:40:00Z" w:initials="M">
    <w:p w14:paraId="2836E2D1" w14:textId="120BB0B7" w:rsidR="00D52762" w:rsidRDefault="00D52762">
      <w:pPr>
        <w:pStyle w:val="CommentText"/>
      </w:pPr>
      <w:r>
        <w:rPr>
          <w:rStyle w:val="CommentReference"/>
        </w:rPr>
        <w:annotationRef/>
      </w:r>
      <w:r>
        <w:t>New portion talking about acetate assimilation</w:t>
      </w:r>
    </w:p>
  </w:comment>
  <w:comment w:id="4" w:author="Administrator" w:date="2015-11-17T17:16:00Z" w:initials="A">
    <w:p w14:paraId="4B73E84E" w14:textId="259AF0B3" w:rsidR="00D52762" w:rsidRDefault="00D52762">
      <w:pPr>
        <w:pStyle w:val="CommentText"/>
      </w:pPr>
      <w:r>
        <w:rPr>
          <w:rStyle w:val="CommentReference"/>
        </w:rPr>
        <w:annotationRef/>
      </w:r>
      <w:r>
        <w:t xml:space="preserve">Need more meat in the specific ferredoxins; do another check on exactly what doing this shows. </w:t>
      </w:r>
    </w:p>
  </w:comment>
  <w:comment w:id="5" w:author="Administrator" w:date="2015-12-09T16:04:00Z" w:initials="A">
    <w:p w14:paraId="5574B46C" w14:textId="26758890" w:rsidR="00D52762" w:rsidRDefault="00D52762">
      <w:pPr>
        <w:pStyle w:val="CommentText"/>
      </w:pPr>
      <w:r>
        <w:rPr>
          <w:rStyle w:val="CommentReference"/>
        </w:rPr>
        <w:annotationRef/>
      </w:r>
      <w:r>
        <w:t>Whitman paper…need to look at which one</w:t>
      </w:r>
    </w:p>
  </w:comment>
  <w:comment w:id="6" w:author="Matt" w:date="2015-12-09T16:17:00Z" w:initials="M">
    <w:p w14:paraId="116FEC8D" w14:textId="586AB524" w:rsidR="00D52762" w:rsidRDefault="00D52762">
      <w:pPr>
        <w:pStyle w:val="CommentText"/>
      </w:pPr>
      <w:r>
        <w:rPr>
          <w:rStyle w:val="CommentReference"/>
        </w:rPr>
        <w:annotationRef/>
      </w:r>
      <w:r>
        <w:t>I think this is probably the best place for this curve, it’s not really a central figure</w:t>
      </w:r>
    </w:p>
  </w:comment>
  <w:comment w:id="7" w:author="Matt" w:date="2015-12-09T17:06:00Z" w:initials="M">
    <w:p w14:paraId="3F9C91D5" w14:textId="7493688D" w:rsidR="00D52762" w:rsidRDefault="00D52762">
      <w:pPr>
        <w:pStyle w:val="CommentText"/>
      </w:pPr>
      <w:r>
        <w:rPr>
          <w:rStyle w:val="CommentReference"/>
        </w:rPr>
        <w:annotationRef/>
      </w:r>
      <w:r>
        <w:t>Needs some re-wording before getting to John</w:t>
      </w:r>
    </w:p>
  </w:comment>
  <w:comment w:id="8" w:author="Matt" w:date="2015-12-15T18:50:00Z" w:initials="M">
    <w:p w14:paraId="5F653053" w14:textId="47FBCC33" w:rsidR="00D52762" w:rsidRDefault="00D52762">
      <w:pPr>
        <w:pStyle w:val="CommentText"/>
      </w:pPr>
      <w:r>
        <w:rPr>
          <w:rStyle w:val="CommentReference"/>
        </w:rPr>
        <w:annotationRef/>
      </w:r>
      <w:r>
        <w:t>Perhaps I should make a figure here?</w:t>
      </w:r>
    </w:p>
  </w:comment>
  <w:comment w:id="9" w:author="Administrator" w:date="2015-09-08T16:33:00Z" w:initials="A">
    <w:p w14:paraId="6B626597" w14:textId="0674677C" w:rsidR="00D52762" w:rsidRDefault="00D52762">
      <w:pPr>
        <w:pStyle w:val="CommentText"/>
      </w:pPr>
      <w:r>
        <w:rPr>
          <w:rStyle w:val="CommentReference"/>
        </w:rPr>
        <w:annotationRef/>
      </w:r>
      <w:r>
        <w:t>Is this common sense enough? Do I need a specific source here?</w:t>
      </w:r>
    </w:p>
  </w:comment>
  <w:comment w:id="10" w:author="Administrator" w:date="2015-09-09T12:16:00Z" w:initials="A">
    <w:p w14:paraId="2B29973C" w14:textId="18E14E10" w:rsidR="00D52762" w:rsidRDefault="00D52762">
      <w:pPr>
        <w:pStyle w:val="CommentText"/>
      </w:pPr>
      <w:r>
        <w:rPr>
          <w:rStyle w:val="CommentReference"/>
        </w:rPr>
        <w:annotationRef/>
      </w:r>
      <w:r>
        <w:t>Should I have a result and figure of running this code here? It seems like that might be missing right now</w:t>
      </w:r>
    </w:p>
  </w:comment>
  <w:comment w:id="11" w:author="Administrator" w:date="2015-09-09T12:18:00Z" w:initials="A">
    <w:p w14:paraId="49F11034" w14:textId="229FD3EA" w:rsidR="00D52762" w:rsidRDefault="00D52762">
      <w:pPr>
        <w:pStyle w:val="CommentText"/>
      </w:pPr>
      <w:r>
        <w:rPr>
          <w:rStyle w:val="CommentReference"/>
        </w:rPr>
        <w:annotationRef/>
      </w:r>
      <w:r>
        <w:t>This is very much a “Data Availability” type section; perhaps it deserves its own short section separate from Results?</w:t>
      </w:r>
    </w:p>
  </w:comment>
  <w:comment w:id="12" w:author="Matt" w:date="2015-12-09T17:23:00Z" w:initials="M">
    <w:p w14:paraId="6510C95B" w14:textId="5009A15E" w:rsidR="00D52762" w:rsidRDefault="00D52762">
      <w:pPr>
        <w:pStyle w:val="CommentText"/>
      </w:pPr>
      <w:r>
        <w:rPr>
          <w:rStyle w:val="CommentReference"/>
        </w:rPr>
        <w:annotationRef/>
      </w:r>
      <w:r>
        <w:t>Still needs an overhaul</w:t>
      </w:r>
    </w:p>
  </w:comment>
  <w:comment w:id="14" w:author="Administrator" w:date="2015-09-08T14:21:00Z" w:initials="A">
    <w:p w14:paraId="1E05CE63" w14:textId="2ABCE296" w:rsidR="00D52762" w:rsidRDefault="00D52762">
      <w:pPr>
        <w:pStyle w:val="CommentText"/>
      </w:pPr>
      <w:r>
        <w:rPr>
          <w:rStyle w:val="CommentReference"/>
        </w:rPr>
        <w:annotationRef/>
      </w:r>
      <w:r>
        <w:t xml:space="preserve">This chart is subject to change once we can </w:t>
      </w:r>
      <w:proofErr w:type="spellStart"/>
      <w:r>
        <w:t>remeasure</w:t>
      </w:r>
      <w:proofErr w:type="spellEnd"/>
      <w:r>
        <w:t xml:space="preserve"> dry cell weight versus OD</w:t>
      </w:r>
    </w:p>
  </w:comment>
  <w:comment w:id="15" w:author="Matt" w:date="2015-12-10T14:28:00Z" w:initials="M">
    <w:p w14:paraId="7B7AA8BF" w14:textId="24B434A4" w:rsidR="00D52762" w:rsidRDefault="00D52762">
      <w:pPr>
        <w:pStyle w:val="CommentText"/>
      </w:pPr>
      <w:r>
        <w:rPr>
          <w:rStyle w:val="CommentReference"/>
        </w:rPr>
        <w:annotationRef/>
      </w:r>
      <w:r>
        <w:t>Needs updating based on what John says in response to my emai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6AFEC2" w14:textId="77777777" w:rsidR="005D6378" w:rsidRDefault="005D6378" w:rsidP="00516D83">
      <w:pPr>
        <w:spacing w:after="0" w:line="240" w:lineRule="auto"/>
      </w:pPr>
      <w:r>
        <w:separator/>
      </w:r>
    </w:p>
  </w:endnote>
  <w:endnote w:type="continuationSeparator" w:id="0">
    <w:p w14:paraId="5D42A8DE" w14:textId="77777777" w:rsidR="005D6378" w:rsidRDefault="005D6378"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2207786"/>
      <w:docPartObj>
        <w:docPartGallery w:val="Page Numbers (Bottom of Page)"/>
        <w:docPartUnique/>
      </w:docPartObj>
    </w:sdtPr>
    <w:sdtEndPr>
      <w:rPr>
        <w:noProof/>
      </w:rPr>
    </w:sdtEndPr>
    <w:sdtContent>
      <w:p w14:paraId="10C0A63A" w14:textId="5DF38F79" w:rsidR="00D52762" w:rsidRDefault="00D52762">
        <w:pPr>
          <w:pStyle w:val="Footer"/>
          <w:jc w:val="center"/>
        </w:pPr>
        <w:r>
          <w:fldChar w:fldCharType="begin"/>
        </w:r>
        <w:r>
          <w:instrText xml:space="preserve"> PAGE   \* MERGEFORMAT </w:instrText>
        </w:r>
        <w:r>
          <w:fldChar w:fldCharType="separate"/>
        </w:r>
        <w:r w:rsidR="00BC5E1E">
          <w:rPr>
            <w:noProof/>
          </w:rPr>
          <w:t>30</w:t>
        </w:r>
        <w:r>
          <w:rPr>
            <w:noProof/>
          </w:rPr>
          <w:fldChar w:fldCharType="end"/>
        </w:r>
      </w:p>
    </w:sdtContent>
  </w:sdt>
  <w:p w14:paraId="7DC31E85" w14:textId="77777777" w:rsidR="00D52762" w:rsidRDefault="00D5276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F38CFD" w14:textId="77777777" w:rsidR="005D6378" w:rsidRDefault="005D6378" w:rsidP="00516D83">
      <w:pPr>
        <w:spacing w:after="0" w:line="240" w:lineRule="auto"/>
      </w:pPr>
      <w:r>
        <w:separator/>
      </w:r>
    </w:p>
  </w:footnote>
  <w:footnote w:type="continuationSeparator" w:id="0">
    <w:p w14:paraId="7AB75639" w14:textId="77777777" w:rsidR="005D6378" w:rsidRDefault="005D6378" w:rsidP="00516D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73507D"/>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0117A1"/>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4"/>
  </w:num>
  <w:num w:numId="4">
    <w:abstractNumId w:val="1"/>
  </w:num>
  <w:num w:numId="5">
    <w:abstractNumId w:val="3"/>
  </w:num>
  <w:num w:numId="6">
    <w:abstractNumId w:val="5"/>
  </w:num>
  <w:num w:numId="7">
    <w:abstractNumId w:val="7"/>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5CD4"/>
    <w:rsid w:val="000157F8"/>
    <w:rsid w:val="00021362"/>
    <w:rsid w:val="0003090D"/>
    <w:rsid w:val="000315D0"/>
    <w:rsid w:val="00037BDF"/>
    <w:rsid w:val="000408FB"/>
    <w:rsid w:val="00046038"/>
    <w:rsid w:val="00066B7A"/>
    <w:rsid w:val="00070CFD"/>
    <w:rsid w:val="00073EBE"/>
    <w:rsid w:val="0007719F"/>
    <w:rsid w:val="00080C5F"/>
    <w:rsid w:val="00081E0C"/>
    <w:rsid w:val="0008303F"/>
    <w:rsid w:val="00091F35"/>
    <w:rsid w:val="000B27FA"/>
    <w:rsid w:val="000B43BF"/>
    <w:rsid w:val="000B4992"/>
    <w:rsid w:val="000C35D5"/>
    <w:rsid w:val="000C75B4"/>
    <w:rsid w:val="000D63C1"/>
    <w:rsid w:val="000F03F7"/>
    <w:rsid w:val="000F15FA"/>
    <w:rsid w:val="000F5D2B"/>
    <w:rsid w:val="000F6195"/>
    <w:rsid w:val="001056FA"/>
    <w:rsid w:val="00105926"/>
    <w:rsid w:val="00111F78"/>
    <w:rsid w:val="00112595"/>
    <w:rsid w:val="001143B5"/>
    <w:rsid w:val="00121FDF"/>
    <w:rsid w:val="001637CD"/>
    <w:rsid w:val="001657E5"/>
    <w:rsid w:val="00166CBF"/>
    <w:rsid w:val="00172424"/>
    <w:rsid w:val="001801A5"/>
    <w:rsid w:val="00185D86"/>
    <w:rsid w:val="001908F4"/>
    <w:rsid w:val="00197EC3"/>
    <w:rsid w:val="001A5358"/>
    <w:rsid w:val="001B65A0"/>
    <w:rsid w:val="001C0A06"/>
    <w:rsid w:val="001C201F"/>
    <w:rsid w:val="001C5798"/>
    <w:rsid w:val="001D1107"/>
    <w:rsid w:val="001E4B82"/>
    <w:rsid w:val="001E6ABD"/>
    <w:rsid w:val="001F26CD"/>
    <w:rsid w:val="001F417F"/>
    <w:rsid w:val="001F4A61"/>
    <w:rsid w:val="001F7E98"/>
    <w:rsid w:val="0021112D"/>
    <w:rsid w:val="00214692"/>
    <w:rsid w:val="00224D24"/>
    <w:rsid w:val="002276C9"/>
    <w:rsid w:val="00230593"/>
    <w:rsid w:val="00231585"/>
    <w:rsid w:val="002372A9"/>
    <w:rsid w:val="00243CF0"/>
    <w:rsid w:val="002607EE"/>
    <w:rsid w:val="0026382C"/>
    <w:rsid w:val="00266387"/>
    <w:rsid w:val="002670AD"/>
    <w:rsid w:val="00270704"/>
    <w:rsid w:val="00276128"/>
    <w:rsid w:val="0027696A"/>
    <w:rsid w:val="00277E47"/>
    <w:rsid w:val="0028794B"/>
    <w:rsid w:val="00292115"/>
    <w:rsid w:val="002A1B75"/>
    <w:rsid w:val="002A1DF2"/>
    <w:rsid w:val="002C5D66"/>
    <w:rsid w:val="002E4EC0"/>
    <w:rsid w:val="002E5B7E"/>
    <w:rsid w:val="002F28F6"/>
    <w:rsid w:val="002F7577"/>
    <w:rsid w:val="00313809"/>
    <w:rsid w:val="00314946"/>
    <w:rsid w:val="003153D3"/>
    <w:rsid w:val="0031618C"/>
    <w:rsid w:val="00322F94"/>
    <w:rsid w:val="00323D79"/>
    <w:rsid w:val="00334FFD"/>
    <w:rsid w:val="0034629A"/>
    <w:rsid w:val="00347F50"/>
    <w:rsid w:val="003512E9"/>
    <w:rsid w:val="00351533"/>
    <w:rsid w:val="003523DD"/>
    <w:rsid w:val="0036089A"/>
    <w:rsid w:val="00360C55"/>
    <w:rsid w:val="00364662"/>
    <w:rsid w:val="003730CF"/>
    <w:rsid w:val="00381A37"/>
    <w:rsid w:val="003840C4"/>
    <w:rsid w:val="003B00CF"/>
    <w:rsid w:val="003C13B2"/>
    <w:rsid w:val="003C6A45"/>
    <w:rsid w:val="003C7D79"/>
    <w:rsid w:val="003E12B1"/>
    <w:rsid w:val="003E2C91"/>
    <w:rsid w:val="003E4220"/>
    <w:rsid w:val="003F2775"/>
    <w:rsid w:val="003F49E1"/>
    <w:rsid w:val="004021BA"/>
    <w:rsid w:val="004105BE"/>
    <w:rsid w:val="00414739"/>
    <w:rsid w:val="00422297"/>
    <w:rsid w:val="0042348F"/>
    <w:rsid w:val="004345D8"/>
    <w:rsid w:val="00435253"/>
    <w:rsid w:val="00444242"/>
    <w:rsid w:val="00457A03"/>
    <w:rsid w:val="00464C5C"/>
    <w:rsid w:val="00464CF2"/>
    <w:rsid w:val="004677F8"/>
    <w:rsid w:val="00467AD6"/>
    <w:rsid w:val="004862FB"/>
    <w:rsid w:val="004913FB"/>
    <w:rsid w:val="00492B43"/>
    <w:rsid w:val="00494656"/>
    <w:rsid w:val="004A10CC"/>
    <w:rsid w:val="004B077E"/>
    <w:rsid w:val="004B6D79"/>
    <w:rsid w:val="004B6EF9"/>
    <w:rsid w:val="004C3845"/>
    <w:rsid w:val="004D13B8"/>
    <w:rsid w:val="004D5C98"/>
    <w:rsid w:val="004F28CF"/>
    <w:rsid w:val="00501D70"/>
    <w:rsid w:val="005119EB"/>
    <w:rsid w:val="00511AD1"/>
    <w:rsid w:val="0051269C"/>
    <w:rsid w:val="0051683C"/>
    <w:rsid w:val="00516D83"/>
    <w:rsid w:val="00525248"/>
    <w:rsid w:val="005278ED"/>
    <w:rsid w:val="00527D1A"/>
    <w:rsid w:val="00535032"/>
    <w:rsid w:val="00546886"/>
    <w:rsid w:val="00552A03"/>
    <w:rsid w:val="00552DFC"/>
    <w:rsid w:val="00555D72"/>
    <w:rsid w:val="00556F79"/>
    <w:rsid w:val="00557844"/>
    <w:rsid w:val="00563757"/>
    <w:rsid w:val="005652C8"/>
    <w:rsid w:val="00571211"/>
    <w:rsid w:val="00571C2A"/>
    <w:rsid w:val="00571EEA"/>
    <w:rsid w:val="00576333"/>
    <w:rsid w:val="00584373"/>
    <w:rsid w:val="00586344"/>
    <w:rsid w:val="005A6784"/>
    <w:rsid w:val="005A743B"/>
    <w:rsid w:val="005B2988"/>
    <w:rsid w:val="005B4979"/>
    <w:rsid w:val="005C4FC4"/>
    <w:rsid w:val="005C589C"/>
    <w:rsid w:val="005D6378"/>
    <w:rsid w:val="005E58A9"/>
    <w:rsid w:val="005F2447"/>
    <w:rsid w:val="005F72FC"/>
    <w:rsid w:val="00603980"/>
    <w:rsid w:val="006118BA"/>
    <w:rsid w:val="00627847"/>
    <w:rsid w:val="006322C1"/>
    <w:rsid w:val="006331D1"/>
    <w:rsid w:val="00635FDE"/>
    <w:rsid w:val="00637BEF"/>
    <w:rsid w:val="00641032"/>
    <w:rsid w:val="00643EEA"/>
    <w:rsid w:val="00650EC2"/>
    <w:rsid w:val="00651B46"/>
    <w:rsid w:val="00655A28"/>
    <w:rsid w:val="006602A6"/>
    <w:rsid w:val="00665411"/>
    <w:rsid w:val="00666EBB"/>
    <w:rsid w:val="00673E4C"/>
    <w:rsid w:val="00676337"/>
    <w:rsid w:val="00681980"/>
    <w:rsid w:val="00692E06"/>
    <w:rsid w:val="006A3DF2"/>
    <w:rsid w:val="006A665D"/>
    <w:rsid w:val="006A723F"/>
    <w:rsid w:val="006B0C00"/>
    <w:rsid w:val="006B3255"/>
    <w:rsid w:val="006C011E"/>
    <w:rsid w:val="006C169C"/>
    <w:rsid w:val="006C2CF1"/>
    <w:rsid w:val="006D6FE3"/>
    <w:rsid w:val="006E2558"/>
    <w:rsid w:val="006F6FB4"/>
    <w:rsid w:val="007032A7"/>
    <w:rsid w:val="00713837"/>
    <w:rsid w:val="00723D56"/>
    <w:rsid w:val="00735AAC"/>
    <w:rsid w:val="00737FF9"/>
    <w:rsid w:val="00752D4E"/>
    <w:rsid w:val="00756FF0"/>
    <w:rsid w:val="007643C9"/>
    <w:rsid w:val="0077549E"/>
    <w:rsid w:val="0078784F"/>
    <w:rsid w:val="007A2129"/>
    <w:rsid w:val="007A2B72"/>
    <w:rsid w:val="007A60D0"/>
    <w:rsid w:val="007A7ECA"/>
    <w:rsid w:val="007C468E"/>
    <w:rsid w:val="007D1D19"/>
    <w:rsid w:val="007D68E6"/>
    <w:rsid w:val="007E1FB5"/>
    <w:rsid w:val="007F0F45"/>
    <w:rsid w:val="007F7F53"/>
    <w:rsid w:val="008007AD"/>
    <w:rsid w:val="0080785B"/>
    <w:rsid w:val="00815A63"/>
    <w:rsid w:val="008270DA"/>
    <w:rsid w:val="008314CD"/>
    <w:rsid w:val="008367FA"/>
    <w:rsid w:val="0084303B"/>
    <w:rsid w:val="0084390A"/>
    <w:rsid w:val="00853534"/>
    <w:rsid w:val="0087010F"/>
    <w:rsid w:val="00875625"/>
    <w:rsid w:val="00881F7B"/>
    <w:rsid w:val="00883773"/>
    <w:rsid w:val="0088665C"/>
    <w:rsid w:val="00887D9C"/>
    <w:rsid w:val="00890FBC"/>
    <w:rsid w:val="008946EC"/>
    <w:rsid w:val="00896C21"/>
    <w:rsid w:val="00897640"/>
    <w:rsid w:val="008A1FB2"/>
    <w:rsid w:val="008B6BDA"/>
    <w:rsid w:val="008C0862"/>
    <w:rsid w:val="008C0DD5"/>
    <w:rsid w:val="008C3354"/>
    <w:rsid w:val="008D38C6"/>
    <w:rsid w:val="008D7AE6"/>
    <w:rsid w:val="008E0E07"/>
    <w:rsid w:val="008E175F"/>
    <w:rsid w:val="008E6A11"/>
    <w:rsid w:val="008F57BB"/>
    <w:rsid w:val="0090081E"/>
    <w:rsid w:val="00915E06"/>
    <w:rsid w:val="00915E11"/>
    <w:rsid w:val="00920B05"/>
    <w:rsid w:val="009253F0"/>
    <w:rsid w:val="00930A74"/>
    <w:rsid w:val="00940402"/>
    <w:rsid w:val="00941122"/>
    <w:rsid w:val="00941981"/>
    <w:rsid w:val="00941ECA"/>
    <w:rsid w:val="009423CE"/>
    <w:rsid w:val="009426B1"/>
    <w:rsid w:val="00943D68"/>
    <w:rsid w:val="00945436"/>
    <w:rsid w:val="00955999"/>
    <w:rsid w:val="009626B8"/>
    <w:rsid w:val="009657EA"/>
    <w:rsid w:val="00966787"/>
    <w:rsid w:val="00966C6C"/>
    <w:rsid w:val="00967F47"/>
    <w:rsid w:val="00983F37"/>
    <w:rsid w:val="0098443E"/>
    <w:rsid w:val="00992E1B"/>
    <w:rsid w:val="009B7FEA"/>
    <w:rsid w:val="009C1745"/>
    <w:rsid w:val="009C1D8D"/>
    <w:rsid w:val="009C4505"/>
    <w:rsid w:val="009C70DD"/>
    <w:rsid w:val="009C74FA"/>
    <w:rsid w:val="009D0324"/>
    <w:rsid w:val="009D0843"/>
    <w:rsid w:val="009D69A7"/>
    <w:rsid w:val="009E4183"/>
    <w:rsid w:val="009E7673"/>
    <w:rsid w:val="009F4214"/>
    <w:rsid w:val="009F4D6C"/>
    <w:rsid w:val="009F74B8"/>
    <w:rsid w:val="00A11C45"/>
    <w:rsid w:val="00A17493"/>
    <w:rsid w:val="00A24003"/>
    <w:rsid w:val="00A31547"/>
    <w:rsid w:val="00A31E1D"/>
    <w:rsid w:val="00A3471A"/>
    <w:rsid w:val="00A3475A"/>
    <w:rsid w:val="00A36979"/>
    <w:rsid w:val="00A40676"/>
    <w:rsid w:val="00A447FE"/>
    <w:rsid w:val="00A47448"/>
    <w:rsid w:val="00A51082"/>
    <w:rsid w:val="00A512C1"/>
    <w:rsid w:val="00A562C0"/>
    <w:rsid w:val="00A57176"/>
    <w:rsid w:val="00A62FD8"/>
    <w:rsid w:val="00A630AA"/>
    <w:rsid w:val="00A6548E"/>
    <w:rsid w:val="00A77F31"/>
    <w:rsid w:val="00A8198B"/>
    <w:rsid w:val="00A86F5B"/>
    <w:rsid w:val="00A87FFD"/>
    <w:rsid w:val="00AC43A6"/>
    <w:rsid w:val="00AD0EFB"/>
    <w:rsid w:val="00AD1E85"/>
    <w:rsid w:val="00AD5AF1"/>
    <w:rsid w:val="00AD6208"/>
    <w:rsid w:val="00AE21C1"/>
    <w:rsid w:val="00AE62A4"/>
    <w:rsid w:val="00AF3DA5"/>
    <w:rsid w:val="00B01108"/>
    <w:rsid w:val="00B03AFC"/>
    <w:rsid w:val="00B042B4"/>
    <w:rsid w:val="00B11429"/>
    <w:rsid w:val="00B1506E"/>
    <w:rsid w:val="00B25F12"/>
    <w:rsid w:val="00B273EF"/>
    <w:rsid w:val="00B36C33"/>
    <w:rsid w:val="00B37EA1"/>
    <w:rsid w:val="00B42019"/>
    <w:rsid w:val="00B42562"/>
    <w:rsid w:val="00B47A20"/>
    <w:rsid w:val="00B543C6"/>
    <w:rsid w:val="00B552F6"/>
    <w:rsid w:val="00B55FE2"/>
    <w:rsid w:val="00B65741"/>
    <w:rsid w:val="00B806A5"/>
    <w:rsid w:val="00B844AB"/>
    <w:rsid w:val="00B92236"/>
    <w:rsid w:val="00B97142"/>
    <w:rsid w:val="00BA12DD"/>
    <w:rsid w:val="00BB4897"/>
    <w:rsid w:val="00BB5603"/>
    <w:rsid w:val="00BC4B5C"/>
    <w:rsid w:val="00BC5E1E"/>
    <w:rsid w:val="00BC613A"/>
    <w:rsid w:val="00BD54C7"/>
    <w:rsid w:val="00BF0803"/>
    <w:rsid w:val="00BF22C1"/>
    <w:rsid w:val="00BF524A"/>
    <w:rsid w:val="00C00B12"/>
    <w:rsid w:val="00C043B2"/>
    <w:rsid w:val="00C073FF"/>
    <w:rsid w:val="00C127EB"/>
    <w:rsid w:val="00C22736"/>
    <w:rsid w:val="00C22C00"/>
    <w:rsid w:val="00C24598"/>
    <w:rsid w:val="00C31A11"/>
    <w:rsid w:val="00C439E5"/>
    <w:rsid w:val="00C510BA"/>
    <w:rsid w:val="00C51ABC"/>
    <w:rsid w:val="00C540C6"/>
    <w:rsid w:val="00C54AA8"/>
    <w:rsid w:val="00C61E65"/>
    <w:rsid w:val="00C65346"/>
    <w:rsid w:val="00C7030E"/>
    <w:rsid w:val="00C70679"/>
    <w:rsid w:val="00C747FB"/>
    <w:rsid w:val="00C82E52"/>
    <w:rsid w:val="00C91990"/>
    <w:rsid w:val="00CA1420"/>
    <w:rsid w:val="00CA15A3"/>
    <w:rsid w:val="00CA1718"/>
    <w:rsid w:val="00CB4BA9"/>
    <w:rsid w:val="00CB5F53"/>
    <w:rsid w:val="00CD20A3"/>
    <w:rsid w:val="00CD3A80"/>
    <w:rsid w:val="00CD3E73"/>
    <w:rsid w:val="00CD72FC"/>
    <w:rsid w:val="00CE717D"/>
    <w:rsid w:val="00CF3BCD"/>
    <w:rsid w:val="00CF3F81"/>
    <w:rsid w:val="00CF4E3A"/>
    <w:rsid w:val="00CF4F3E"/>
    <w:rsid w:val="00CF5D54"/>
    <w:rsid w:val="00D00DB1"/>
    <w:rsid w:val="00D01715"/>
    <w:rsid w:val="00D03A1C"/>
    <w:rsid w:val="00D057B6"/>
    <w:rsid w:val="00D063E5"/>
    <w:rsid w:val="00D10F79"/>
    <w:rsid w:val="00D11FBC"/>
    <w:rsid w:val="00D3056C"/>
    <w:rsid w:val="00D35B0B"/>
    <w:rsid w:val="00D414E0"/>
    <w:rsid w:val="00D43FEF"/>
    <w:rsid w:val="00D52762"/>
    <w:rsid w:val="00D53674"/>
    <w:rsid w:val="00D547AF"/>
    <w:rsid w:val="00D56916"/>
    <w:rsid w:val="00D64CB4"/>
    <w:rsid w:val="00D71AA7"/>
    <w:rsid w:val="00D74A8B"/>
    <w:rsid w:val="00D74FA7"/>
    <w:rsid w:val="00D926B5"/>
    <w:rsid w:val="00D93A73"/>
    <w:rsid w:val="00DA124D"/>
    <w:rsid w:val="00DA7656"/>
    <w:rsid w:val="00DB0DFC"/>
    <w:rsid w:val="00DB27A6"/>
    <w:rsid w:val="00DC05CC"/>
    <w:rsid w:val="00DC2671"/>
    <w:rsid w:val="00DC26B4"/>
    <w:rsid w:val="00DD5CAF"/>
    <w:rsid w:val="00DD75BA"/>
    <w:rsid w:val="00DE4C7D"/>
    <w:rsid w:val="00DF679C"/>
    <w:rsid w:val="00E02303"/>
    <w:rsid w:val="00E03BFB"/>
    <w:rsid w:val="00E11280"/>
    <w:rsid w:val="00E1148F"/>
    <w:rsid w:val="00E12061"/>
    <w:rsid w:val="00E124F1"/>
    <w:rsid w:val="00E12F34"/>
    <w:rsid w:val="00E13C01"/>
    <w:rsid w:val="00E14CEA"/>
    <w:rsid w:val="00E2551A"/>
    <w:rsid w:val="00E3127F"/>
    <w:rsid w:val="00E362C0"/>
    <w:rsid w:val="00E3679F"/>
    <w:rsid w:val="00E36E6C"/>
    <w:rsid w:val="00E4785C"/>
    <w:rsid w:val="00E515B0"/>
    <w:rsid w:val="00E52EC2"/>
    <w:rsid w:val="00E76580"/>
    <w:rsid w:val="00E83121"/>
    <w:rsid w:val="00E83A7C"/>
    <w:rsid w:val="00E856C5"/>
    <w:rsid w:val="00E90ACA"/>
    <w:rsid w:val="00E922E9"/>
    <w:rsid w:val="00E93D59"/>
    <w:rsid w:val="00E95B31"/>
    <w:rsid w:val="00EA0242"/>
    <w:rsid w:val="00EA12B8"/>
    <w:rsid w:val="00EA6C8E"/>
    <w:rsid w:val="00EB0A45"/>
    <w:rsid w:val="00EB3C27"/>
    <w:rsid w:val="00EB7B98"/>
    <w:rsid w:val="00EC3B2F"/>
    <w:rsid w:val="00EC4669"/>
    <w:rsid w:val="00ED3797"/>
    <w:rsid w:val="00ED4618"/>
    <w:rsid w:val="00EF2C48"/>
    <w:rsid w:val="00EF5BC0"/>
    <w:rsid w:val="00F05D4A"/>
    <w:rsid w:val="00F06110"/>
    <w:rsid w:val="00F123B8"/>
    <w:rsid w:val="00F134C6"/>
    <w:rsid w:val="00F14A7D"/>
    <w:rsid w:val="00F14B6D"/>
    <w:rsid w:val="00F239B0"/>
    <w:rsid w:val="00F24EF5"/>
    <w:rsid w:val="00F27938"/>
    <w:rsid w:val="00F316DF"/>
    <w:rsid w:val="00F339FC"/>
    <w:rsid w:val="00F42364"/>
    <w:rsid w:val="00F45312"/>
    <w:rsid w:val="00F45C05"/>
    <w:rsid w:val="00F47CF8"/>
    <w:rsid w:val="00F5100D"/>
    <w:rsid w:val="00F52200"/>
    <w:rsid w:val="00F53CE5"/>
    <w:rsid w:val="00F55A92"/>
    <w:rsid w:val="00F819FC"/>
    <w:rsid w:val="00F846AE"/>
    <w:rsid w:val="00F877E6"/>
    <w:rsid w:val="00F8787B"/>
    <w:rsid w:val="00F9540D"/>
    <w:rsid w:val="00FA05D1"/>
    <w:rsid w:val="00FA45DE"/>
    <w:rsid w:val="00FA60EB"/>
    <w:rsid w:val="00FB02E8"/>
    <w:rsid w:val="00FB24B3"/>
    <w:rsid w:val="00FB6A81"/>
    <w:rsid w:val="00FC2331"/>
    <w:rsid w:val="00FC2DAB"/>
    <w:rsid w:val="00FC7166"/>
    <w:rsid w:val="00FD7D2E"/>
    <w:rsid w:val="00FF158A"/>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849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504"/>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unhideWhenUsed/>
    <w:qFormat/>
    <w:rsid w:val="006118BA"/>
    <w:pPr>
      <w:spacing w:line="240" w:lineRule="auto"/>
    </w:pPr>
    <w:rPr>
      <w:b/>
      <w:bCs/>
      <w:color w:val="4F81BD" w:themeColor="accent1"/>
      <w:sz w:val="18"/>
      <w:szCs w:val="18"/>
    </w:rPr>
  </w:style>
  <w:style w:type="table" w:styleId="TableGrid">
    <w:name w:val="Table Grid"/>
    <w:basedOn w:val="TableNormal"/>
    <w:uiPriority w:val="59"/>
    <w:rsid w:val="00491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cs="Times New Roman"/>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6C6C"/>
    <w:rPr>
      <w:sz w:val="20"/>
      <w:szCs w:val="20"/>
    </w:rPr>
  </w:style>
  <w:style w:type="character" w:styleId="FootnoteReference">
    <w:name w:val="footnote reference"/>
    <w:basedOn w:val="DefaultParagraphFont"/>
    <w:uiPriority w:val="99"/>
    <w:semiHidden/>
    <w:unhideWhenUsed/>
    <w:rsid w:val="00966C6C"/>
    <w:rPr>
      <w:vertAlign w:val="superscript"/>
    </w:rPr>
  </w:style>
  <w:style w:type="paragraph" w:styleId="Revision">
    <w:name w:val="Revision"/>
    <w:hidden/>
    <w:uiPriority w:val="99"/>
    <w:semiHidden/>
    <w:rsid w:val="00756FF0"/>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504"/>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unhideWhenUsed/>
    <w:qFormat/>
    <w:rsid w:val="006118BA"/>
    <w:pPr>
      <w:spacing w:line="240" w:lineRule="auto"/>
    </w:pPr>
    <w:rPr>
      <w:b/>
      <w:bCs/>
      <w:color w:val="4F81BD" w:themeColor="accent1"/>
      <w:sz w:val="18"/>
      <w:szCs w:val="18"/>
    </w:rPr>
  </w:style>
  <w:style w:type="table" w:styleId="TableGrid">
    <w:name w:val="Table Grid"/>
    <w:basedOn w:val="TableNormal"/>
    <w:uiPriority w:val="59"/>
    <w:rsid w:val="00491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cs="Times New Roman"/>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6C6C"/>
    <w:rPr>
      <w:sz w:val="20"/>
      <w:szCs w:val="20"/>
    </w:rPr>
  </w:style>
  <w:style w:type="character" w:styleId="FootnoteReference">
    <w:name w:val="footnote reference"/>
    <w:basedOn w:val="DefaultParagraphFont"/>
    <w:uiPriority w:val="99"/>
    <w:semiHidden/>
    <w:unhideWhenUsed/>
    <w:rsid w:val="00966C6C"/>
    <w:rPr>
      <w:vertAlign w:val="superscript"/>
    </w:rPr>
  </w:style>
  <w:style w:type="paragraph" w:styleId="Revision">
    <w:name w:val="Revision"/>
    <w:hidden/>
    <w:uiPriority w:val="99"/>
    <w:semiHidden/>
    <w:rsid w:val="00756FF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13354640">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ti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leighj@u.washington.edu" TargetMode="External"/><Relationship Id="rId4" Type="http://schemas.microsoft.com/office/2007/relationships/stylesWithEffects" Target="stylesWithEffects.xml"/><Relationship Id="rId9" Type="http://schemas.openxmlformats.org/officeDocument/2006/relationships/hyperlink" Target="mailto:nprice@systemsbiology.org"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c:v>
                </c:pt>
                <c:pt idx="1">
                  <c:v>11</c:v>
                </c:pt>
                <c:pt idx="2">
                  <c:v>12</c:v>
                </c:pt>
                <c:pt idx="3">
                  <c:v>8</c:v>
                </c:pt>
                <c:pt idx="4">
                  <c:v>2</c:v>
                </c:pt>
                <c:pt idx="5">
                  <c:v>15</c:v>
                </c:pt>
                <c:pt idx="6">
                  <c:v>2</c:v>
                </c:pt>
                <c:pt idx="7">
                  <c:v>3</c:v>
                </c:pt>
                <c:pt idx="8">
                  <c:v>8</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DDB5AE-E1B2-4FC4-8B04-D450CF37F0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9</TotalTime>
  <Pages>42</Pages>
  <Words>35223</Words>
  <Characters>200777</Characters>
  <Application>Microsoft Office Word</Application>
  <DocSecurity>0</DocSecurity>
  <Lines>1673</Lines>
  <Paragraphs>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5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33</cp:revision>
  <dcterms:created xsi:type="dcterms:W3CDTF">2015-11-19T20:52:00Z</dcterms:created>
  <dcterms:modified xsi:type="dcterms:W3CDTF">2015-12-16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xMIogs9K"/&gt;&lt;style id="http://www.zotero.org/styles/journal-of-bacter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gt;&lt;/prefs&gt;&lt;/data&gt;</vt:lpwstr>
  </property>
</Properties>
</file>